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:rsidR="00A60967" w:rsidRDefault="00FA7525">
      <w:pPr>
        <w:rPr>
          <w:b/>
        </w:rPr>
      </w:pPr>
      <w:r>
        <w:rPr>
          <w:b/>
        </w:rPr>
        <w:t>Holistic</w:t>
      </w:r>
      <w:r w:rsidR="00406FA1">
        <w:rPr>
          <w:b/>
        </w:rPr>
        <w:t xml:space="preserve"> understanding of the effects of the 2014-2016 Marine Heatwave on the CCE</w:t>
      </w:r>
    </w:p>
    <w:p w:rsidR="004C2E1B" w:rsidRDefault="002D3EDE">
      <w:r>
        <w:t xml:space="preserve">As oceans warm, marine ecosystems will </w:t>
      </w:r>
      <w:r w:rsidR="00AE229C">
        <w:t xml:space="preserve">likely </w:t>
      </w:r>
      <w:r>
        <w:t>change</w:t>
      </w:r>
      <w:r w:rsidR="000D1EEC">
        <w:t>, often</w:t>
      </w:r>
      <w:r>
        <w:t xml:space="preserve"> in unpredictable ways</w:t>
      </w:r>
      <w:r w:rsidR="004C2E1B">
        <w:t xml:space="preserve"> </w:t>
      </w:r>
      <w:r w:rsidR="004C2E1B">
        <w:fldChar w:fldCharType="begin"/>
      </w:r>
      <w:r w:rsidR="004C2E1B">
        <w:instrText xml:space="preserve"> ADDIN EN.CITE &lt;EndNote&gt;&lt;Cite&gt;&lt;Author&gt;Checkley Jr.&lt;/Author&gt;&lt;Year&gt;2017&lt;/Year&gt;&lt;RecNum&gt;737&lt;/RecNum&gt;&lt;DisplayText&gt;(Checkley Jr. et al. 2017)&lt;/DisplayText&gt;&lt;record&gt;&lt;rec-number&gt;737&lt;/rec-number&gt;&lt;foreign-keys&gt;&lt;key app="EN" db-id="xasfasvsap0aajez0tkv52z5zzd590e9derz" timestamp="1595884632"&gt;737&lt;/key&gt;&lt;/foreign-keys&gt;&lt;ref-type name="Journal Article"&gt;17&lt;/ref-type&gt;&lt;contributors&gt;&lt;authors&gt;&lt;author&gt;Checkley Jr., David M. &lt;/author&gt;&lt;author&gt;Rebecca G. Asch&lt;/author&gt;&lt;author&gt;Ryan R. Rykaczewski&lt;/author&gt;&lt;/authors&gt;&lt;/contributors&gt;&lt;titles&gt;&lt;title&gt;Climate, Anchovy, and Sardine&lt;/title&gt;&lt;secondary-title&gt;Annual Review of Marine Science&lt;/secondary-title&gt;&lt;/titles&gt;&lt;periodical&gt;&lt;full-title&gt;Annual Review of Marine Science&lt;/full-title&gt;&lt;/periodical&gt;&lt;pages&gt;469-493&lt;/pages&gt;&lt;volume&gt;9&lt;/volume&gt;&lt;number&gt;1&lt;/number&gt;&lt;keywords&gt;&lt;keyword&gt;change,variability,nitrate,fish,upwelling,mixing,river&lt;/keyword&gt;&lt;/keywords&gt;&lt;dates&gt;&lt;year&gt;2017&lt;/year&gt;&lt;/dates&gt;&lt;accession-num&gt;28045355&lt;/accession-num&gt;&lt;urls&gt;&lt;related-urls&gt;&lt;url&gt;https://www.annualreviews.org/doi/abs/10.1146/annurev-marine-122414-033819&lt;/url&gt;&lt;/related-urls&gt;&lt;/urls&gt;&lt;electronic-resource-num&gt;10.1146/annurev-marine-122414-033819&lt;/electronic-resource-num&gt;&lt;/record&gt;&lt;/Cite&gt;&lt;/EndNote&gt;</w:instrText>
      </w:r>
      <w:r w:rsidR="004C2E1B">
        <w:fldChar w:fldCharType="separate"/>
      </w:r>
      <w:r w:rsidR="004C2E1B">
        <w:rPr>
          <w:noProof/>
        </w:rPr>
        <w:t>(Checkley Jr. et al. 2017)</w:t>
      </w:r>
      <w:r w:rsidR="004C2E1B">
        <w:fldChar w:fldCharType="end"/>
      </w:r>
      <w:r>
        <w:t>.  The broad array of surveys within the CCE will enhance our capacity to understand changes and hopefully sustainably manage marine resources in a variable environment</w:t>
      </w:r>
      <w:r w:rsidR="004C2E1B">
        <w:t xml:space="preserve"> </w:t>
      </w:r>
      <w:r w:rsidR="004C2E1B">
        <w:fldChar w:fldCharType="begin">
          <w:fldData xml:space="preserve">PEVuZE5vdGU+PENpdGU+PEF1dGhvcj5Ib2xzbWFuPC9BdXRob3I+PFllYXI+MjAyMDwvWWVhcj48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</w:fldData>
        </w:fldChar>
      </w:r>
      <w:r w:rsidR="004C2E1B">
        <w:instrText xml:space="preserve"> ADDIN EN.CITE </w:instrText>
      </w:r>
      <w:r w:rsidR="004C2E1B">
        <w:fldChar w:fldCharType="begin">
          <w:fldData xml:space="preserve">PEVuZE5vdGU+PENpdGU+PEF1dGhvcj5Ib2xzbWFuPC9BdXRob3I+PFllYXI+MjAyMDwvWWVhcj48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</w:fldData>
        </w:fldChar>
      </w:r>
      <w:r w:rsidR="004C2E1B">
        <w:instrText xml:space="preserve"> ADDIN EN.CITE.DATA </w:instrText>
      </w:r>
      <w:r w:rsidR="004C2E1B">
        <w:fldChar w:fldCharType="end"/>
      </w:r>
      <w:r w:rsidR="004C2E1B">
        <w:fldChar w:fldCharType="separate"/>
      </w:r>
      <w:r w:rsidR="004C2E1B">
        <w:rPr>
          <w:noProof/>
        </w:rPr>
        <w:t>(Holsman et al. 2020; Karp et al. 2019)</w:t>
      </w:r>
      <w:r w:rsidR="004C2E1B">
        <w:fldChar w:fldCharType="end"/>
      </w:r>
      <w:r>
        <w:t>.  Water tem</w:t>
      </w:r>
      <w:r w:rsidR="004C2E1B">
        <w:t>perature along the west coast of</w:t>
      </w:r>
      <w:r>
        <w:t xml:space="preserve"> North America </w:t>
      </w:r>
      <w:r w:rsidR="004C2E1B">
        <w:t xml:space="preserve">displayed the highest 3-year average on record between 2014 and 2016 </w:t>
      </w:r>
      <w:r w:rsidR="004C2E1B">
        <w:fldChar w:fldCharType="begin"/>
      </w:r>
      <w:r w:rsidR="004C2E1B">
        <w:instrText xml:space="preserve"> ADDIN EN.CITE &lt;EndNote&gt;&lt;Cite&gt;&lt;Author&gt;Jacox&lt;/Author&gt;&lt;Year&gt;2018&lt;/Year&gt;&lt;RecNum&gt;639&lt;/RecNum&gt;&lt;DisplayText&gt;(Jacox et al. 2018)&lt;/DisplayText&gt;&lt;record&gt;&lt;rec-number&gt;639&lt;/rec-number&gt;&lt;foreign-keys&gt;&lt;key app="EN" db-id="xasfasvsap0aajez0tkv52z5zzd590e9derz" timestamp="1590526404"&gt;639&lt;/key&gt;&lt;/foreign-keys&gt;&lt;ref-type name="Journal Article"&gt;17&lt;/ref-type&gt;&lt;contributors&gt;&lt;authors&gt;&lt;author&gt;Jacox, M. G.&lt;/author&gt;&lt;author&gt;Alexander, M. A.&lt;/author&gt;&lt;author&gt;Mantua, N. J.&lt;/author&gt;&lt;author&gt;Scott, J. D.&lt;/author&gt;&lt;author&gt;Hervieux, G.&lt;/author&gt;&lt;author&gt;Webb, R. S.&lt;/author&gt;&lt;author&gt;Werner, F. E.&lt;/author&gt;&lt;/authors&gt;&lt;/contributors&gt;&lt;titles&gt;&lt;title&gt;Forcing of multiyear extreme ocean temperatures that impacted California Current living marine resources in 2016&lt;/title&gt;&lt;secondary-title&gt;Bulletin of the American Meteorological Society&lt;/secondary-title&gt;&lt;/titles&gt;&lt;periodical&gt;&lt;full-title&gt;Bulletin of the American Meteorological Society&lt;/full-title&gt;&lt;/periodical&gt;&lt;pages&gt;S27-S33&lt;/pages&gt;&lt;volume&gt;99&lt;/volume&gt;&lt;number&gt;1&lt;/number&gt;&lt;dates&gt;&lt;year&gt;2018&lt;/year&gt;&lt;pub-dates&gt;&lt;date&gt;Jan&lt;/date&gt;&lt;/pub-dates&gt;&lt;/dates&gt;&lt;isbn&gt;0003-0007&lt;/isbn&gt;&lt;accession-num&gt;WOS:000429319000006&lt;/accession-num&gt;&lt;urls&gt;&lt;related-urls&gt;&lt;url&gt;&lt;style face="underline" font="default" size="100%"&gt;&amp;lt;Go to ISI&amp;gt;://WOS:000429319000006&lt;/style&gt;&lt;/url&gt;&lt;/related-urls&gt;&lt;/urls&gt;&lt;electronic-resource-num&gt;10.1175/bams-d-17-0119.1&lt;/electronic-resource-num&gt;&lt;/record&gt;&lt;/Cite&gt;&lt;/EndNote&gt;</w:instrText>
      </w:r>
      <w:r w:rsidR="004C2E1B">
        <w:fldChar w:fldCharType="separate"/>
      </w:r>
      <w:r w:rsidR="004C2E1B">
        <w:rPr>
          <w:noProof/>
        </w:rPr>
        <w:t>(Jacox et al. 2018)</w:t>
      </w:r>
      <w:r w:rsidR="004C2E1B">
        <w:fldChar w:fldCharType="end"/>
      </w:r>
      <w:r w:rsidR="004C2E1B">
        <w:t>, and it predicted that similar “marine heatwave</w:t>
      </w:r>
      <w:r w:rsidR="000D1EEC">
        <w:t>s</w:t>
      </w:r>
      <w:r w:rsidR="004C2E1B">
        <w:t xml:space="preserve">” (MHW) will become increasingly common in ensuing decades </w:t>
      </w:r>
      <w:r w:rsidR="004C2E1B">
        <w:fldChar w:fldCharType="begin"/>
      </w:r>
      <w:r w:rsidR="006C3ADE">
        <w:instrText xml:space="preserve"> ADDIN EN.CITE &lt;EndNote&gt;&lt;Cite&gt;&lt;Author&gt;Jacox&lt;/Author&gt;&lt;Year&gt;2020&lt;/Year&gt;&lt;RecNum&gt;753&lt;/RecNum&gt;&lt;DisplayText&gt;(Jacox et al. 2020)&lt;/DisplayText&gt;&lt;record&gt;&lt;rec-number&gt;753&lt;/rec-number&gt;&lt;foreign-keys&gt;&lt;key app="EN" db-id="xasfasvsap0aajez0tkv52z5zzd590e9derz" timestamp="1596833661"&gt;753&lt;/key&gt;&lt;/foreign-keys&gt;&lt;ref-type name="Journal Article"&gt;17&lt;/ref-type&gt;&lt;contributors&gt;&lt;authors&gt;&lt;author&gt;Jacox, M. G.&lt;/author&gt;&lt;author&gt;Alexander, M. A.&lt;/author&gt;&lt;author&gt;Bograd, S. J.&lt;/author&gt;&lt;author&gt;Scott, J. </w:instrText>
      </w:r>
      <w:r w:rsidR="006C3ADE">
        <w:lastRenderedPageBreak/>
        <w:instrText>D.&lt;/author&gt;&lt;/authors&gt;&lt;/contributors&gt;&lt;titles&gt;&lt;title&gt;Thermal displacement by marine heatwaves&lt;/title&gt;&lt;secondary-title&gt;Nature&lt;/secondary-title&gt;&lt;/titles&gt;&lt;periodical&gt;&lt;full-title&gt;Nature&lt;/full-title&gt;&lt;/periodical&gt;&lt;pages&gt;82-86&lt;/pages&gt;&lt;volume&gt;584&lt;/volume&gt;&lt;number&gt;7819&lt;/number&gt;&lt;dates&gt;&lt;year&gt;2020&lt;/year&gt;&lt;pub-dates&gt;&lt;date&gt;2020/08/01&lt;/date&gt;&lt;/pub-dates&gt;&lt;/dates&gt;&lt;isbn&gt;1476-4687&lt;/isbn&gt;&lt;urls&gt;&lt;related-urls&gt;&lt;url&gt;https://doi.org/10.1038/s41586-020-2534-z&lt;/url&gt;&lt;/related-urls&gt;&lt;/urls&gt;&lt;electronic-resource-num&gt;10.1038/s41586-020-2534-z&lt;/electronic-resource-num&gt;&lt;/record&gt;&lt;/Cite&gt;&lt;/EndNote&gt;</w:instrText>
      </w:r>
      <w:r w:rsidR="004C2E1B">
        <w:fldChar w:fldCharType="separate"/>
      </w:r>
      <w:r w:rsidR="004C2E1B">
        <w:rPr>
          <w:noProof/>
        </w:rPr>
        <w:t>(Jacox et al. 2020)</w:t>
      </w:r>
      <w:r w:rsidR="004C2E1B">
        <w:fldChar w:fldCharType="end"/>
      </w:r>
      <w:r w:rsidR="004C2E1B">
        <w:t xml:space="preserve">.  The </w:t>
      </w:r>
      <w:r w:rsidR="000D1EEC">
        <w:t>combined marine surveys provide</w:t>
      </w:r>
      <w:r w:rsidR="004C2E1B">
        <w:t xml:space="preserve"> us with a comprehensive evaluation of the response of the CCE to the MHW and should </w:t>
      </w:r>
      <w:r w:rsidR="000D1EEC">
        <w:t>help</w:t>
      </w:r>
      <w:r w:rsidR="004C2E1B">
        <w:t xml:space="preserve"> us make informed management decisions in the future.</w:t>
      </w:r>
      <w:r w:rsidR="000D1EEC">
        <w:t xml:space="preserve"> </w:t>
      </w:r>
      <w:r w:rsidR="000D1EEC">
        <w:t>The myriad of west coast marine surveys detected changes to multiple trophic levels during</w:t>
      </w:r>
      <w:r w:rsidR="000D1EEC">
        <w:t xml:space="preserve"> and after</w:t>
      </w:r>
      <w:r w:rsidR="000D1EEC">
        <w:t xml:space="preserve"> the </w:t>
      </w:r>
      <w:r w:rsidR="000D1EEC">
        <w:t xml:space="preserve">2014-2016 </w:t>
      </w:r>
      <w:r w:rsidR="000D1EEC">
        <w:t>MHW</w:t>
      </w:r>
      <w:r w:rsidR="000D1EEC">
        <w:t>.</w:t>
      </w:r>
    </w:p>
    <w:p w:rsidR="004C2E1B" w:rsidRDefault="00AE4031">
      <w:r>
        <w:t xml:space="preserve">At a lower trophic level, </w:t>
      </w:r>
      <w:r w:rsidR="00A074A1">
        <w:t xml:space="preserve">there was a general redistribution of phytoplankton </w:t>
      </w:r>
      <w:r w:rsidR="000D1EEC">
        <w:t>as</w:t>
      </w:r>
      <w:r w:rsidR="00A074A1">
        <w:t xml:space="preserve"> taxa occurr</w:t>
      </w:r>
      <w:r w:rsidR="000D1EEC">
        <w:t>ed</w:t>
      </w:r>
      <w:r w:rsidR="00A074A1">
        <w:t xml:space="preserve"> further north</w:t>
      </w:r>
      <w:r w:rsidR="000D1EEC">
        <w:t xml:space="preserve"> than usual,</w:t>
      </w:r>
      <w:r w:rsidR="00A074A1">
        <w:t xml:space="preserve"> and </w:t>
      </w:r>
      <w:r w:rsidR="000D1EEC">
        <w:t xml:space="preserve">overall phytoplankton </w:t>
      </w:r>
      <w:r w:rsidR="00A074A1">
        <w:t xml:space="preserve">production </w:t>
      </w:r>
      <w:r w:rsidR="000D1EEC">
        <w:t>was abnormally low</w:t>
      </w:r>
      <w:r w:rsidR="00A074A1">
        <w:t xml:space="preserve">.  </w:t>
      </w:r>
      <w:r w:rsidR="006C3ADE">
        <w:t xml:space="preserve">North of the CCE, net phytoplankton community production decreased when the water warmed in the Gulf of Alaska </w:t>
      </w:r>
      <w:r w:rsidR="006C3ADE">
        <w:fldChar w:fldCharType="begin"/>
      </w:r>
      <w:r w:rsidR="006C3ADE">
        <w:instrText xml:space="preserve"> ADDIN EN.CITE &lt;EndNote&gt;&lt;Cite&gt;&lt;Author&gt;Yang&lt;/Author&gt;&lt;Year&gt;2018&lt;/Year&gt;&lt;RecNum&gt;628&lt;/RecNum&gt;&lt;DisplayText&gt;(Yang et al. 2018)&lt;/DisplayText&gt;&lt;record&gt;&lt;rec-number&gt;628&lt;/rec-number&gt;&lt;foreign-keys&gt;&lt;key app="EN" db-id="xasfasvsap0aajez0tkv52z5zzd590e9derz" timestamp="1590526127"&gt;628&lt;/key&gt;&lt;/foreign-keys&gt;&lt;ref-type name="Journal Article"&gt;17&lt;/ref-type&gt;&lt;contributors&gt;&lt;authors&gt;&lt;author&gt;Yang, B.&lt;/author&gt;&lt;author&gt;Emerson, S. R.&lt;/author&gt;&lt;author&gt;Pena, M. A.&lt;/author&gt;&lt;/authors&gt;&lt;/contributors&gt;&lt;titles&gt;&lt;title&gt;The effect of the 2013-2016 high temperature anomaly in the subarctic Northeast Pacific (the &amp;quot;Blob&amp;quot;) on net community production&lt;/title&gt;&lt;secondary-title&gt;Biogeosciences&lt;/secondary-title&gt;&lt;/titles&gt;&lt;periodical&gt;&lt;full-title&gt;Biogeosciences&lt;/full-title&gt;&lt;/periodical&gt;&lt;pages&gt;6747-6759&lt;/pages&gt;&lt;volume&gt;15&lt;/volume&gt;&lt;number&gt;21&lt;/number&gt;&lt;dates&gt;&lt;year&gt;2018&lt;/year&gt;&lt;pub-dates&gt;&lt;date&gt;Nov&lt;/date&gt;&lt;/pub-dates&gt;&lt;/dates&gt;&lt;isbn&gt;1726-4170&lt;/isbn&gt;&lt;accession-num&gt;WOS:000450004900002&lt;/accession-num&gt;&lt;urls&gt;&lt;related-urls&gt;&lt;url&gt;&amp;lt;Go to ISI&amp;gt;://WOS:000450004900002&lt;/url&gt;&lt;/related-urls&gt;&lt;/urls&gt;&lt;electronic-resource-num&gt;10.5194/bg-15-6747-2018&lt;/electronic-resource-num&gt;&lt;/record&gt;&lt;/Cite&gt;&lt;/EndNote&gt;</w:instrText>
      </w:r>
      <w:r w:rsidR="006C3ADE">
        <w:fldChar w:fldCharType="separate"/>
      </w:r>
      <w:r w:rsidR="006C3ADE">
        <w:rPr>
          <w:noProof/>
        </w:rPr>
        <w:t>(Yang et al. 2018)</w:t>
      </w:r>
      <w:r w:rsidR="006C3ADE">
        <w:fldChar w:fldCharType="end"/>
      </w:r>
      <w:r w:rsidR="006C3ADE">
        <w:t xml:space="preserve">, and phytoplankton biomass was </w:t>
      </w:r>
      <w:r w:rsidR="000D1EEC">
        <w:t xml:space="preserve">also </w:t>
      </w:r>
      <w:r w:rsidR="006C3ADE">
        <w:t xml:space="preserve">unusually low off the Salish Sea </w:t>
      </w:r>
      <w:r w:rsidR="006C3ADE">
        <w:fldChar w:fldCharType="begin"/>
      </w:r>
      <w:r w:rsidR="006C3ADE">
        <w:instrText xml:space="preserve"> ADDIN EN.CITE &lt;EndNote&gt;&lt;Cite&gt;&lt;Author&gt;Pena&lt;/Author&gt;&lt;Year&gt;2019&lt;/Year&gt;&lt;RecNum&gt;624&lt;/RecNum&gt;&lt;DisplayText&gt;(Pena et al. 2019)&lt;/DisplayText&gt;&lt;record&gt;&lt;rec-number&gt;624&lt;/rec-number&gt;&lt;foreign-keys&gt;&lt;key app="EN" db-id="xasfasvsap0aajez0tkv52z5zzd590e9derz" timestamp="1590526125"&gt;624&lt;/key&gt;&lt;/foreign-keys&gt;&lt;ref-type name="Journal Article"&gt;17&lt;/ref-type&gt;&lt;contributors&gt;&lt;authors&gt;&lt;author&gt;Pena, M. A.&lt;/author&gt;&lt;author&gt;Nemcek, N.&lt;/author&gt;&lt;author&gt;Robert, M.&lt;/author&gt;&lt;/authors&gt;&lt;/contributors&gt;&lt;titles&gt;&lt;title&gt;Phytoplankton responses to the 2014-2016 warming anomaly in the northeast subarctic Pacific Ocean&lt;/title&gt;&lt;secondary-title&gt;Limnology and Oceanography&lt;/secondary-title&gt;&lt;/titles&gt;&lt;periodical&gt;&lt;full-title&gt;Limnology and Oceanography&lt;/full-title&gt;&lt;/periodical&gt;&lt;pages&gt;515-525&lt;/pages&gt;&lt;volume&gt;64&lt;/volume&gt;&lt;number&gt;2&lt;/number&gt;&lt;dates&gt;&lt;year&gt;2019&lt;/year&gt;&lt;pub-dates&gt;&lt;date&gt;Mar&lt;/date&gt;&lt;/pub-dates&gt;&lt;/dates&gt;&lt;isbn&gt;0024-3590&lt;/isbn&gt;&lt;accession-num&gt;WOS:000461865500007&lt;/accession-num&gt;&lt;urls&gt;&lt;related-urls&gt;&lt;url&gt;&amp;lt;Go to ISI&amp;gt;://WOS:000461865500007&lt;/url&gt;&lt;/related-urls&gt;&lt;/urls&gt;&lt;electronic-resource-num&gt;10.1002/lno.11056&lt;/electronic-resource-num&gt;&lt;/record&gt;&lt;/Cite&gt;&lt;/EndNote&gt;</w:instrText>
      </w:r>
      <w:r w:rsidR="006C3ADE">
        <w:fldChar w:fldCharType="separate"/>
      </w:r>
      <w:r w:rsidR="006C3ADE">
        <w:rPr>
          <w:noProof/>
        </w:rPr>
        <w:t>(Pena et al. 2019)</w:t>
      </w:r>
      <w:r w:rsidR="006C3ADE">
        <w:fldChar w:fldCharType="end"/>
      </w:r>
      <w:r w:rsidR="006C3ADE">
        <w:t xml:space="preserve"> during the MHW.  Further south, a subtropical brown algae was found 550 km north of its previous northernmost extent in </w:t>
      </w:r>
      <w:r w:rsidR="006C3ADE">
        <w:lastRenderedPageBreak/>
        <w:t xml:space="preserve">Marina Del Rey, California </w:t>
      </w:r>
      <w:r w:rsidR="006C3ADE">
        <w:fldChar w:fldCharType="begin"/>
      </w:r>
      <w:r w:rsidR="006C3ADE">
        <w:instrText xml:space="preserve"> ADDIN EN.CITE &lt;EndNote&gt;&lt;Cite&gt;&lt;Author&gt;Morris&lt;/Author&gt;&lt;Year&gt;2020&lt;/Year&gt;&lt;RecNum&gt;597&lt;/RecNum&gt;&lt;DisplayText&gt;(Morris and Smith 2020)&lt;/DisplayText&gt;&lt;record&gt;&lt;rec-number&gt;597&lt;/rec-number&gt;&lt;foreign-keys&gt;&lt;key app="EN" db-id="xasfasvsap0aajez0tkv52z5zzd590e9derz" timestamp="1590525620"&gt;597&lt;/key&gt;&lt;/foreign-keys&gt;&lt;ref-type name="Journal Article"&gt;17&lt;/ref-type&gt;&lt;contributors&gt;&lt;authors&gt;&lt;author&gt;Morris, A. K.&lt;/author&gt;&lt;author&gt;Smith, J. R.&lt;/author&gt;&lt;/authors&gt;&lt;/contributors&gt;&lt;titles&gt;&lt;title&gt;First record and putative introduction of the subtropical brown alga Padina durvillei Bory (Phaeophyceae, Dictyotales) in southern California, USA&lt;/title&gt;&lt;secondary-title&gt;Bioinvasions Records&lt;/secondary-title&gt;&lt;/titles&gt;&lt;periodical&gt;&lt;full-title&gt;Bioinvasions Records&lt;/full-title&gt;&lt;/periodical&gt;&lt;pages&gt;50-59&lt;/pages&gt;&lt;volume&gt;9&lt;/volume&gt;&lt;number&gt;1&lt;/number&gt;&lt;dates&gt;&lt;year&gt;2020&lt;/year&gt;&lt;pub-dates&gt;&lt;date&gt;Mar&lt;/date&gt;&lt;/pub-dates&gt;&lt;/dates&gt;&lt;isbn&gt;2242-1300&lt;/isbn&gt;&lt;accession-num&gt;WOS:000519528000007&lt;/accession-num&gt;&lt;urls&gt;&lt;related-urls&gt;&lt;url&gt;&amp;lt;Go to ISI&amp;gt;://WOS:000519528000007&lt;/url&gt;&lt;/related-urls&gt;&lt;/urls&gt;&lt;electronic-resource-num&gt;10.3391/bir.2020.9.1.07&lt;/electronic-resource-num&gt;&lt;/record&gt;&lt;/Cite&gt;&lt;/EndNote&gt;</w:instrText>
      </w:r>
      <w:r w:rsidR="006C3ADE">
        <w:fldChar w:fldCharType="separate"/>
      </w:r>
      <w:r w:rsidR="006C3ADE">
        <w:rPr>
          <w:noProof/>
        </w:rPr>
        <w:t>(Morris and Smith 2020)</w:t>
      </w:r>
      <w:r w:rsidR="006C3ADE">
        <w:fldChar w:fldCharType="end"/>
      </w:r>
      <w:r w:rsidR="006C3ADE">
        <w:t xml:space="preserve">.  Using combined CalCOFI and IMECOCAL data, </w:t>
      </w:r>
      <w:r w:rsidR="006C3ADE">
        <w:fldChar w:fldCharType="begin"/>
      </w:r>
      <w:r w:rsidR="006C3ADE">
        <w:instrText xml:space="preserve"> ADDIN EN.CITE &lt;EndNote&gt;&lt;Cite AuthorYear="1"&gt;&lt;Author&gt;Gomez-Ocampo&lt;/Author&gt;&lt;Year&gt;2018&lt;/Year&gt;&lt;RecNum&gt;635&lt;/RecNum&gt;&lt;DisplayText&gt;Gomez-Ocampo et al. (2018)&lt;/DisplayText&gt;&lt;record&gt;&lt;rec-number&gt;635&lt;/rec-number&gt;&lt;foreign-keys&gt;&lt;key app="EN" db-id="xasfasvsap0aajez0tkv52z5zzd590e9derz" timestamp="1590526132"&gt;635&lt;/key&gt;&lt;/foreign-keys&gt;&lt;ref-type name="Journal Article"&gt;17&lt;/ref-type&gt;&lt;contributors&gt;&lt;authors&gt;&lt;author&gt;Gomez-Ocampo, E.&lt;/author&gt;&lt;author&gt;Gaxiola-Castro, G.&lt;/author&gt;&lt;author&gt;Burazo, R.&lt;/author&gt;&lt;author&gt;Beier, E.&lt;/author&gt;&lt;/authors&gt;&lt;/contributors&gt;&lt;titles&gt;&lt;title&gt;Effects of the 2013-2016 warm anomalies on the California Current phytoplankton&lt;/title&gt;&lt;secondary-title&gt;Deep-Sea Research Part Ii-Topical Studies in Oceanography&lt;/secondary-title&gt;&lt;/titles&gt;&lt;periodical&gt;&lt;full-title&gt;Deep-Sea Research Part Ii-Topical Studies in Oceanography&lt;/full-title&gt;&lt;/periodical&gt;&lt;pages&gt;64-76&lt;/pages&gt;&lt;volume&gt;151&lt;/volume&gt;&lt;dates&gt;&lt;year&gt;2018&lt;/year&gt;&lt;pub-dates&gt;&lt;date&gt;May&lt;/date&gt;&lt;/pub-dates&gt;&lt;/dates&gt;&lt;isbn&gt;0967-0645&lt;/isbn&gt;&lt;accession-num&gt;WOS:000444930400006&lt;/accession-num&gt;&lt;urls&gt;&lt;related-urls&gt;&lt;url&gt;&amp;lt;Go to ISI&amp;gt;://WOS:000444930400006&lt;/url&gt;&lt;/related-urls&gt;&lt;/urls&gt;&lt;electronic-resource-num&gt;10.1016/j.dsr2.2017.01.005&lt;/electronic-resource-num&gt;&lt;/record&gt;&lt;/Cite&gt;&lt;/EndNote&gt;</w:instrText>
      </w:r>
      <w:r w:rsidR="006C3ADE">
        <w:fldChar w:fldCharType="separate"/>
      </w:r>
      <w:r w:rsidR="006C3ADE">
        <w:rPr>
          <w:noProof/>
        </w:rPr>
        <w:t>Gomez-Ocampo et al. (2018)</w:t>
      </w:r>
      <w:r w:rsidR="006C3ADE">
        <w:fldChar w:fldCharType="end"/>
      </w:r>
      <w:r w:rsidR="006C3ADE">
        <w:t xml:space="preserve"> documented low phytoplankton production and biomass</w:t>
      </w:r>
      <w:r w:rsidR="000D1EEC">
        <w:t xml:space="preserve"> between Point Conception, California and Punta Eugenia, Baja California</w:t>
      </w:r>
      <w:r w:rsidR="006C3ADE">
        <w:t xml:space="preserve">. </w:t>
      </w:r>
      <w:r w:rsidR="004B0462">
        <w:t>Despite general</w:t>
      </w:r>
      <w:r w:rsidR="004A034B">
        <w:t>ly</w:t>
      </w:r>
      <w:r w:rsidR="004B0462">
        <w:t xml:space="preserve"> low productivity and biomass, diatoms in the genus </w:t>
      </w:r>
      <w:r w:rsidR="004B0462" w:rsidRPr="004B0462">
        <w:rPr>
          <w:i/>
        </w:rPr>
        <w:t>Pseudo-</w:t>
      </w:r>
      <w:proofErr w:type="spellStart"/>
      <w:r w:rsidR="004B0462" w:rsidRPr="004B0462">
        <w:rPr>
          <w:i/>
        </w:rPr>
        <w:t>nitzschia</w:t>
      </w:r>
      <w:proofErr w:type="spellEnd"/>
      <w:r w:rsidR="004B0462">
        <w:t xml:space="preserve">, which releases toxic </w:t>
      </w:r>
      <w:proofErr w:type="spellStart"/>
      <w:r w:rsidR="004B0462">
        <w:t>domoic</w:t>
      </w:r>
      <w:proofErr w:type="spellEnd"/>
      <w:r w:rsidR="004B0462">
        <w:t xml:space="preserve"> acid, thrived throughout much of the west coast of North America </w:t>
      </w:r>
      <w:r w:rsidR="000D1EEC">
        <w:t>during the</w:t>
      </w:r>
      <w:r w:rsidR="004B0462">
        <w:t xml:space="preserve"> 2015-2016 warm water event </w:t>
      </w:r>
      <w:r w:rsidR="004B0462">
        <w:fldChar w:fldCharType="begin"/>
      </w:r>
      <w:r w:rsidR="004B0462">
        <w:instrText xml:space="preserve"> ADDIN EN.CITE &lt;EndNote&gt;&lt;Cite&gt;&lt;Author&gt;Bates&lt;/Author&gt;&lt;Year&gt;2018&lt;/Year&gt;&lt;RecNum&gt;629&lt;/RecNum&gt;&lt;DisplayText&gt;(Bates et al. 2018)&lt;/DisplayText&gt;&lt;record&gt;&lt;rec-number&gt;629&lt;/rec-number&gt;&lt;foreign-keys&gt;&lt;key app="EN" db-id="xasfasvsap0aajez0tkv52z5zzd590e9derz" timestamp="1590526128"&gt;629&lt;/key&gt;&lt;/foreign-keys&gt;&lt;ref-type name="Journal Article"&gt;17&lt;/ref-type&gt;&lt;contributors&gt;&lt;authors&gt;&lt;author&gt;Bates, S. S.&lt;/author&gt;&lt;author&gt;Hubbard, K. A.&lt;/author&gt;&lt;author&gt;Lundholm, N.&lt;/author&gt;&lt;author&gt;Montresor, M.&lt;/author&gt;&lt;author&gt;Leaw, C. P.&lt;/author&gt;&lt;/authors&gt;&lt;/contributors&gt;&lt;titles&gt;&lt;title&gt;Pseudo-nitzschia, Nitzschia, and domoic acid: New research since 2011&lt;/title&gt;&lt;secondary-title&gt;Harmful Algae&lt;/secondary-title&gt;&lt;/titles&gt;&lt;periodical&gt;&lt;full-title&gt;Harmful Algae&lt;/full-title&gt;&lt;/periodical&gt;&lt;pages&gt;3-43&lt;/pages&gt;&lt;volume&gt;79&lt;/volume&gt;&lt;dates&gt;&lt;year&gt;2018&lt;/year&gt;&lt;pub-dates&gt;&lt;date&gt;Nov&lt;/date&gt;&lt;/pub-dates&gt;&lt;/dates&gt;&lt;isbn&gt;1568-9883&lt;/isbn&gt;&lt;accession-num&gt;WOS:000451655400002&lt;/accession-num&gt;&lt;urls&gt;&lt;related-urls&gt;&lt;url&gt;&amp;lt;Go to ISI&amp;gt;://WOS:000451655400002&lt;/url&gt;&lt;/related-urls&gt;&lt;/urls&gt;&lt;electronic-resource-num&gt;10.1016/j.hal.2018.06.001&lt;/electronic-resource-num&gt;&lt;/record&gt;&lt;/Cite&gt;&lt;/EndNote&gt;</w:instrText>
      </w:r>
      <w:r w:rsidR="004B0462">
        <w:fldChar w:fldCharType="separate"/>
      </w:r>
      <w:r w:rsidR="004B0462">
        <w:rPr>
          <w:noProof/>
        </w:rPr>
        <w:t>(Bates et al. 2018)</w:t>
      </w:r>
      <w:r w:rsidR="004B0462">
        <w:fldChar w:fldCharType="end"/>
      </w:r>
      <w:r w:rsidR="00FC7A1E">
        <w:t>.</w:t>
      </w:r>
    </w:p>
    <w:p w:rsidR="00FC7A1E" w:rsidRDefault="00841B18">
      <w:r>
        <w:t xml:space="preserve">At </w:t>
      </w:r>
      <w:r w:rsidR="000D1EEC">
        <w:t xml:space="preserve">the </w:t>
      </w:r>
      <w:r>
        <w:t>next higher trophic level, zooplankton also displayed similar</w:t>
      </w:r>
      <w:r w:rsidR="001931D7">
        <w:t xml:space="preserve"> (and </w:t>
      </w:r>
      <w:r w:rsidR="004A034B">
        <w:t xml:space="preserve">rather </w:t>
      </w:r>
      <w:r w:rsidR="001931D7">
        <w:t>predictable)</w:t>
      </w:r>
      <w:r>
        <w:t xml:space="preserve"> </w:t>
      </w:r>
      <w:r w:rsidR="001931D7">
        <w:t>responses to warm water</w:t>
      </w:r>
      <w:r>
        <w:t xml:space="preserve"> across regions within the CCE</w:t>
      </w:r>
      <w:r w:rsidR="001931D7">
        <w:t>.  Specifically,</w:t>
      </w:r>
      <w:r>
        <w:t xml:space="preserve"> smaller bodied individuals and species were prevalent in several surveys.  In the north, the abundance of rel</w:t>
      </w:r>
      <w:r w:rsidR="001931D7">
        <w:t>atively large bodied crustacean zooplankton</w:t>
      </w:r>
      <w:r>
        <w:t xml:space="preserve"> w</w:t>
      </w:r>
      <w:r w:rsidR="001931D7">
        <w:t>as</w:t>
      </w:r>
      <w:r>
        <w:t xml:space="preserve"> very low </w:t>
      </w:r>
      <w:r w:rsidR="000D1EEC">
        <w:t xml:space="preserve">off Oregon </w:t>
      </w:r>
      <w:r>
        <w:t xml:space="preserve">during the MHW </w:t>
      </w:r>
      <w:r>
        <w:fldChar w:fldCharType="begin"/>
      </w:r>
      <w:r w:rsidR="00C90655">
        <w:instrText xml:space="preserve"> ADDIN EN.CITE &lt;EndNote&gt;&lt;Cite&gt;&lt;Author&gt;Brodeur&lt;/Author&gt;&lt;Year&gt;2019&lt;/Year&gt;&lt;RecNum&gt;620&lt;/RecNum&gt;&lt;DisplayText&gt;(Brodeur et al. 2019a)&lt;/DisplayText&gt;&lt;record&gt;&lt;rec-number&gt;620&lt;/rec-number&gt;&lt;foreign-keys&gt;&lt;key app="EN" db-id="xasfasvsap0aajez0tkv52z5zzd590e9derz" timestamp="1590526123"&gt;620&lt;/key&gt;&lt;/foreign-keys&gt;&lt;ref-type name="Journal Article"&gt;17&lt;/ref-type&gt;&lt;contributors&gt;&lt;authors&gt;&lt;author&gt;Brodeur, R. D.&lt;/author&gt;&lt;author&gt;Auth, T. D.&lt;/author&gt;&lt;author&gt;Phillips, A. J.&lt;/author&gt;&lt;/authors&gt;&lt;/contributors&gt;&lt;titles&gt;&lt;title&gt;Major Shifts in Pelagic Micronekton and Macrozooplankton Community Structure in an Upwelling Ecosystem Related to an Unprecedented Marine Heatwave&lt;/title&gt;&lt;secondary-title&gt;Frontiers in Marine Science&lt;/secondary-title&gt;&lt;/titles&gt;&lt;periodical&gt;&lt;full-title&gt;Frontiers in Marine Science&lt;/full-title&gt;&lt;/periodical&gt;&lt;volume&gt;6&lt;/volume&gt;&lt;dates&gt;&lt;year&gt;2019&lt;/year&gt;&lt;pub-dates&gt;&lt;date&gt;May&lt;/date&gt;&lt;/pub-dates&gt;&lt;/dates&gt;&lt;accession-num&gt;WOS:000467017900001&lt;/accession-num&gt;&lt;urls&gt;&lt;related-urls&gt;&lt;url&gt;&amp;lt;Go to ISI&amp;gt;://WOS:000467017900001&lt;/url&gt;&lt;/related-urls&gt;&lt;/urls&gt;&lt;custom7&gt;Unsp 212&lt;/custom7&gt;&lt;electronic-resource-num&gt;10.3389/fmars.2019.00212&lt;/electronic-resource-num&gt;&lt;/record&gt;&lt;/Cite&gt;&lt;/EndNote&gt;</w:instrText>
      </w:r>
      <w:r>
        <w:fldChar w:fldCharType="separate"/>
      </w:r>
      <w:r w:rsidR="00C90655">
        <w:rPr>
          <w:noProof/>
        </w:rPr>
        <w:t>(Brodeur et al. 2019a)</w:t>
      </w:r>
      <w:r>
        <w:fldChar w:fldCharType="end"/>
      </w:r>
      <w:r w:rsidR="001931D7">
        <w:t xml:space="preserve"> while small bodied and gelatinous (genus </w:t>
      </w:r>
      <w:proofErr w:type="spellStart"/>
      <w:r w:rsidR="001931D7">
        <w:rPr>
          <w:i/>
        </w:rPr>
        <w:t>Pyrosoma</w:t>
      </w:r>
      <w:proofErr w:type="spellEnd"/>
      <w:r w:rsidR="001931D7">
        <w:t>) invertebrates were abundant</w:t>
      </w:r>
      <w:r w:rsidR="00C90655">
        <w:t xml:space="preserve"> in the ocean and the guts of predators </w:t>
      </w:r>
      <w:r w:rsidR="00C90655">
        <w:fldChar w:fldCharType="begin"/>
      </w:r>
      <w:r w:rsidR="00C90655">
        <w:instrText xml:space="preserve"> ADDIN EN.CITE &lt;EndNote&gt;&lt;Cite&gt;&lt;Author&gt;Brodeur&lt;/Author&gt;&lt;Year&gt;2019&lt;/Year&gt;&lt;RecNum&gt;619&lt;/RecNum&gt;&lt;DisplayText&gt;(Brodeur et al. 2019b)&lt;/DisplayText&gt;&lt;record&gt;&lt;rec-number&gt;619&lt;/rec-number&gt;&lt;foreign-keys&gt;&lt;key app="EN" db-id="xasfasvsap0aajez0tkv52z5zzd590e9derz" timestamp="1590526122"&gt;619&lt;/key&gt;&lt;/foreign-keys&gt;&lt;ref-type name="Journal Article"&gt;17&lt;/ref-type&gt;&lt;contributors&gt;&lt;authors&gt;&lt;author&gt;Brodeur, R. D.&lt;/author&gt;&lt;author&gt;Hunsicker, M. E.&lt;/author&gt;&lt;author&gt;Hann, A.&lt;/author&gt;&lt;author&gt;Miller, T. W.&lt;/author&gt;&lt;/authors&gt;&lt;/contributors&gt;&lt;titles&gt;&lt;title&gt;Effects of warming ocean conditions on feeding ecology of small pelagic fishes in a coastal upwelling ecosystem: a shift to gelatinous food sources&lt;/title&gt;&lt;secondary-title&gt;Marine Ecology Progress Series&lt;/secondary-title&gt;&lt;/titles&gt;&lt;periodical&gt;&lt;full-title&gt;Marine Ecology Progress Series&lt;/full-title&gt;&lt;/periodical&gt;&lt;pages&gt;149-163&lt;/pages&gt;&lt;volume&gt;617&lt;/volume&gt;&lt;dates&gt;&lt;year&gt;2019&lt;/year&gt;&lt;pub-dates&gt;&lt;date&gt;May&lt;/date&gt;&lt;/pub-dates&gt;&lt;/dates&gt;&lt;isbn&gt;0171-8630&lt;/isbn&gt;&lt;accession-num&gt;WOS:000485730200011&lt;/accession-num&gt;&lt;urls&gt;&lt;related-urls&gt;&lt;url&gt;&amp;lt;Go to ISI&amp;gt;://WOS:000485730200011&lt;/url&gt;&lt;/related-urls&gt;&lt;/urls&gt;&lt;electronic-resource-num&gt;10.3354/meps12497&lt;/electronic-resource-num&gt;&lt;/record&gt;&lt;/Cite&gt;&lt;/EndNote&gt;</w:instrText>
      </w:r>
      <w:r w:rsidR="00C90655">
        <w:fldChar w:fldCharType="separate"/>
      </w:r>
      <w:r w:rsidR="00C90655">
        <w:rPr>
          <w:noProof/>
        </w:rPr>
        <w:t>(Brodeur et al. 2019b)</w:t>
      </w:r>
      <w:r w:rsidR="00C90655">
        <w:fldChar w:fldCharType="end"/>
      </w:r>
      <w:r w:rsidR="00C90655">
        <w:t>.  In nor</w:t>
      </w:r>
      <w:r w:rsidR="005B683D">
        <w:t>thern California, the body size</w:t>
      </w:r>
      <w:r w:rsidR="00C90655">
        <w:t xml:space="preserve"> of the krill </w:t>
      </w:r>
      <w:proofErr w:type="spellStart"/>
      <w:r w:rsidR="00C90655">
        <w:rPr>
          <w:i/>
        </w:rPr>
        <w:t>Euphausia</w:t>
      </w:r>
      <w:proofErr w:type="spellEnd"/>
      <w:r w:rsidR="00C90655">
        <w:rPr>
          <w:i/>
        </w:rPr>
        <w:t xml:space="preserve"> </w:t>
      </w:r>
      <w:proofErr w:type="spellStart"/>
      <w:r w:rsidR="00C90655">
        <w:rPr>
          <w:i/>
        </w:rPr>
        <w:t>pacifica</w:t>
      </w:r>
      <w:proofErr w:type="spellEnd"/>
      <w:r w:rsidR="005B683D">
        <w:rPr>
          <w:i/>
        </w:rPr>
        <w:t xml:space="preserve"> </w:t>
      </w:r>
      <w:r w:rsidR="005B683D">
        <w:t>was much lower than average</w:t>
      </w:r>
      <w:r w:rsidR="0054409A">
        <w:t xml:space="preserve"> </w:t>
      </w:r>
      <w:r w:rsidR="00E11913">
        <w:fldChar w:fldCharType="begin"/>
      </w:r>
      <w:r w:rsidR="005F7158">
        <w:instrText xml:space="preserve"> ADDIN EN.CITE &lt;EndNote&gt;&lt;Cite&gt;&lt;Author&gt;McClatchie&lt;/Author&gt;&lt;Year&gt;2016&lt;/Year&gt;&lt;RecNum&gt;781&lt;/RecNum&gt;&lt;DisplayText&gt;(McClatchie et al. 2016b)&lt;/DisplayText&gt;&lt;record&gt;&lt;rec-number&gt;781&lt;/rec-number&gt;&lt;foreign-keys&gt;&lt;key app="EN" db-id="xasfasvsap0aajez0tkv52z5zzd590e9derz" timestamp="1603586670"&gt;781&lt;/key&gt;&lt;/foreign-keys&gt;&lt;ref-type name="Journal Article"&gt;17&lt;/ref-type&gt;&lt;contributors&gt;&lt;authors&gt;&lt;author&gt;McClatchie, S.&lt;/author&gt;&lt;author&gt;Goericke, R.&lt;/author&gt;&lt;author&gt;Leising, A.L.&lt;/author&gt;&lt;author&gt;Auth, T. D.&lt;/author&gt;&lt;author&gt;Bjorkstedt, E. &lt;/author&gt;&lt;author&gt;Robertson, R.R.&lt;/author&gt;&lt;author&gt;Brodeur, R. D.&lt;/author&gt;&lt;author&gt;Du, X.&lt;/author&gt;&lt;author&gt;Daly, E. A.&lt;/author&gt;&lt;author&gt;Morgan, C.A.&lt;/author&gt;&lt;author&gt;Chavez, F. P.&lt;/author&gt;&lt;author&gt;Debich, A.J.&lt;/author&gt;&lt;author&gt;Hildebrand, J.&lt;/author&gt;&lt;author&gt;Field, J. C.&lt;/author&gt;&lt;author&gt;Sakuma, K.&lt;/author&gt;&lt;author&gt;Jacox, M.G.&lt;/author&gt;&lt;author&gt;Kahru, M .&lt;/author&gt;&lt;author&gt;Kudela, R.  &lt;/author&gt;&lt;author&gt;Anderson, C.&lt;/author&gt;&lt;author&gt;Lavaniegos, B. E.&lt;/author&gt;&lt;author&gt;Gomez-Valdes, J.&lt;/author&gt;&lt;author&gt;Jimenez-Rosemberg, S. P. A.&lt;/author&gt;&lt;author&gt;McCabe, R.&lt;/author&gt;&lt;author&gt;Melin, S. R.&lt;/author&gt;&lt;author&gt;Ohman, M.D.&lt;/author&gt;&lt;author&gt;Sala, L.M.&lt;/author&gt;&lt;author&gt;Peterson, B.&lt;/author&gt;&lt;author&gt;Fisher, J. L.&lt;/author&gt;&lt;author&gt;Schroeder, I. D.&lt;/author&gt;&lt;author&gt;Bograd, S. J.&lt;/author&gt;&lt;author&gt;Hazen, E.L.&lt;/author&gt;&lt;author&gt;Schneider, S.R.&lt;/author&gt;&lt;author&gt;Golightly, R.T.&lt;/author&gt;&lt;author&gt;Suryan, R.M.&lt;/author&gt;&lt;author&gt;Gladics, A.J.&lt;/author&gt;&lt;author&gt;Loredo, S.&lt;/author&gt;&lt;author&gt;Porquez, J.M.&lt;/author&gt;&lt;author&gt;Thompson, A.R.&lt;/author&gt;&lt;author&gt;Weber, E. D.&lt;/author&gt;&lt;author&gt;Watson, W.&lt;/author&gt;&lt;author&gt;Trainer, V.&lt;/author&gt;&lt;author&gt;Warzybok, P.&lt;/author&gt;&lt;author&gt;Bradley, R.&lt;/author&gt;&lt;author&gt;Jahncke J.&lt;/author&gt;&lt;/authors&gt;&lt;/contributors&gt;&lt;titles&gt;&lt;title&gt;State of the California Current 2015–16: Comparisons with the 1997–98 El Niño&lt;/title&gt;&lt;secondary-title&gt;CalCOFI Reports&lt;/secondary-title&gt;&lt;/titles&gt;&lt;periodical&gt;&lt;full-title&gt;CalCOFI Reports&lt;/full-title&gt;&lt;/periodical&gt;&lt;pages&gt;1-57&lt;/pages&gt;&lt;volume&gt;57&lt;/volume&gt;&lt;dates&gt;&lt;year&gt;2016&lt;/year&gt;&lt;/dates&gt;&lt;urls&gt;&lt;/urls&gt;&lt;/record&gt;&lt;/Cite&gt;&lt;/EndNote&gt;</w:instrText>
      </w:r>
      <w:r w:rsidR="00E11913">
        <w:fldChar w:fldCharType="separate"/>
      </w:r>
      <w:r w:rsidR="005F7158">
        <w:rPr>
          <w:noProof/>
        </w:rPr>
        <w:t>(McClatchie et al. 2016b)</w:t>
      </w:r>
      <w:r w:rsidR="00E11913">
        <w:fldChar w:fldCharType="end"/>
      </w:r>
      <w:r w:rsidR="005B683D">
        <w:t xml:space="preserve">.  In southern California, CalCOFI surveys demonstrated that </w:t>
      </w:r>
      <w:r w:rsidR="004A034B">
        <w:t>the 2014-2015 surface warming induced shifts to the zooplankton assemblage similar to the 1992-93 El Ni</w:t>
      </w:r>
      <w:r w:rsidR="004A034B">
        <w:rPr>
          <w:rFonts w:cstheme="minorHAnsi"/>
        </w:rPr>
        <w:t>ñ</w:t>
      </w:r>
      <w:r w:rsidR="004A034B">
        <w:t xml:space="preserve">o while the 2015-2016 assemblage was closer to the 1997-98 El </w:t>
      </w:r>
      <w:r w:rsidR="001931D7">
        <w:t xml:space="preserve"> </w:t>
      </w:r>
      <w:r w:rsidR="004A034B">
        <w:t>Ni</w:t>
      </w:r>
      <w:r w:rsidR="004A034B">
        <w:rPr>
          <w:rFonts w:cstheme="minorHAnsi"/>
        </w:rPr>
        <w:t>ñ</w:t>
      </w:r>
      <w:r w:rsidR="004A034B">
        <w:t>o</w:t>
      </w:r>
      <w:r w:rsidR="004A034B">
        <w:t xml:space="preserve"> </w:t>
      </w:r>
      <w:r w:rsidR="00657E01">
        <w:fldChar w:fldCharType="begin"/>
      </w:r>
      <w:r w:rsidR="00657E01">
        <w:instrText xml:space="preserve"> ADDIN EN.CITE &lt;EndNote&gt;&lt;Cite&gt;&lt;Author&gt;Lilly&lt;/Author&gt;&lt;Year&gt;2018&lt;/Year&gt;&lt;RecNum&gt;774&lt;/RecNum&gt;&lt;DisplayText&gt;(Lilly and Ohman 2018)&lt;/DisplayText&gt;&lt;record&gt;&lt;rec-number&gt;774&lt;/rec-number&gt;&lt;foreign-keys&gt;&lt;key app="EN" db-id="xasfasvsap0aajez0tkv52z5zzd590e9derz" timestamp="1601504110"&gt;774&lt;/key&gt;&lt;/foreign-keys&gt;&lt;ref-type name="Journal Article"&gt;17&lt;/ref-type&gt;&lt;contributors&gt;&lt;authors&gt;&lt;author&gt;Lilly, L.E.&lt;/author&gt;&lt;author&gt;Ohman, M.D.&lt;/author&gt;&lt;/authors&gt;&lt;/contributors&gt;&lt;titles&gt;&lt;title&gt;CCE IV: El Niño-related zooplankton variability in the southern California Current System&lt;/title&gt;&lt;secondary-title&gt;Deep Sea Research Part I: Oceanographic Research Papers&lt;/secondary-title&gt;&lt;/titles&gt;&lt;periodical&gt;&lt;full-title&gt;Deep Sea Research Part I: Oceanographic Research Papers&lt;/full-title&gt;&lt;/periodical&gt;&lt;pages&gt;36-51&lt;/pages&gt;&lt;volume&gt;140&lt;/volume&gt;&lt;keywords&gt;&lt;keyword&gt;El Niño&lt;/keyword&gt;&lt;keyword&gt;ENSO variability&lt;/keyword&gt;&lt;keyword&gt;California Current System&lt;/keyword&gt;&lt;keyword&gt;Mesozooplankton&lt;/keyword&gt;&lt;/keywords&gt;&lt;dates&gt;&lt;year&gt;2018&lt;/year&gt;&lt;pub-dates&gt;&lt;date&gt;2018/10/01/&lt;/date&gt;&lt;/pub-dates&gt;&lt;/dates&gt;&lt;isbn&gt;0967-0637&lt;/isbn&gt;&lt;urls&gt;&lt;related-urls&gt;&lt;url&gt;http://www.sciencedirect.com/science/article/pii/S096706371830027X&lt;/url&gt;&lt;/related-urls&gt;&lt;/urls&gt;&lt;electronic-resource-num&gt;https://doi.org/10.1016/j.dsr.2018.07.015&lt;/electronic-resource-num&gt;&lt;/record&gt;&lt;/Cite&gt;&lt;/EndNote&gt;</w:instrText>
      </w:r>
      <w:r w:rsidR="00657E01">
        <w:fldChar w:fldCharType="separate"/>
      </w:r>
      <w:r w:rsidR="00657E01">
        <w:rPr>
          <w:noProof/>
        </w:rPr>
        <w:t>(Lilly and Ohman 2018)</w:t>
      </w:r>
      <w:r w:rsidR="00657E01">
        <w:fldChar w:fldCharType="end"/>
      </w:r>
      <w:r w:rsidR="00657E01">
        <w:t xml:space="preserve">.  Further south, two krill species, </w:t>
      </w:r>
      <w:r w:rsidR="00657E01">
        <w:rPr>
          <w:i/>
        </w:rPr>
        <w:t xml:space="preserve">E. </w:t>
      </w:r>
      <w:proofErr w:type="spellStart"/>
      <w:r w:rsidR="00657E01">
        <w:rPr>
          <w:i/>
        </w:rPr>
        <w:t>pacifica</w:t>
      </w:r>
      <w:proofErr w:type="spellEnd"/>
      <w:r w:rsidR="00657E01">
        <w:rPr>
          <w:i/>
        </w:rPr>
        <w:t xml:space="preserve"> </w:t>
      </w:r>
      <w:r w:rsidR="00657E01">
        <w:t xml:space="preserve">and </w:t>
      </w:r>
      <w:proofErr w:type="spellStart"/>
      <w:r w:rsidR="00657E01" w:rsidRPr="00657E01">
        <w:rPr>
          <w:i/>
        </w:rPr>
        <w:t>Nematoscelis</w:t>
      </w:r>
      <w:proofErr w:type="spellEnd"/>
      <w:r w:rsidR="00657E01" w:rsidRPr="00657E01">
        <w:rPr>
          <w:i/>
        </w:rPr>
        <w:t xml:space="preserve"> </w:t>
      </w:r>
      <w:proofErr w:type="spellStart"/>
      <w:r w:rsidR="00657E01" w:rsidRPr="00657E01">
        <w:rPr>
          <w:i/>
        </w:rPr>
        <w:t>difficilis</w:t>
      </w:r>
      <w:proofErr w:type="spellEnd"/>
      <w:r w:rsidR="00657E01">
        <w:t xml:space="preserve">, decreased by 95% relative to the previous decade while several tropical krill species increased significantly during the MHW off Baja California </w:t>
      </w:r>
      <w:r w:rsidR="00657E01">
        <w:fldChar w:fldCharType="begin"/>
      </w:r>
      <w:r w:rsidR="00657E01">
        <w:instrText xml:space="preserve"> ADDIN EN.CITE &lt;EndNote&gt;&lt;Cite&gt;&lt;Author&gt;Lavaniegos&lt;/Author&gt;&lt;Year&gt;2019&lt;/Year&gt;&lt;RecNum&gt;607&lt;/RecNum&gt;&lt;DisplayText&gt;(Lavaniegos et al. 2019)&lt;/DisplayText&gt;&lt;record&gt;&lt;rec-number&gt;607&lt;/rec-number&gt;&lt;foreign-keys&gt;&lt;key app="EN" db-id="xasfasvsap0aajez0tkv52z5zzd590e9derz" timestamp="1590525627"&gt;607&lt;/key&gt;&lt;/foreign-keys&gt;&lt;ref-type name="Journal Article"&gt;17&lt;/ref-type&gt;&lt;contributors&gt;&lt;authors&gt;&lt;author&gt;Lavaniegos, B. E.&lt;/author&gt;&lt;author&gt;Jimenez-Herrera, M.&lt;/author&gt;&lt;author&gt;Ambriz-Arreola, I.&lt;/author&gt;&lt;/authors&gt;&lt;/contributors&gt;&lt;titles&gt;&lt;title&gt;Unusually low euphausiid biomass during the warm years of 2014-2016 in the transition zone of the California Current&lt;/title&gt;&lt;secondary-title&gt;Deep-Sea Research Part Ii-Topical Studies in Oceanography&lt;/secondary-title&gt;&lt;/titles&gt;&lt;periodical&gt;&lt;full-title&gt;Deep-Sea Research Part Ii-Topical Studies in Oceanography&lt;/full-title&gt;&lt;/periodical&gt;&lt;volume&gt;169&lt;/volume&gt;&lt;dates&gt;&lt;year&gt;2019&lt;/year&gt;&lt;pub-dates&gt;&lt;date&gt;Nov-Dec&lt;/date&gt;&lt;/pub-dates&gt;&lt;/dates&gt;&lt;isbn&gt;0967-0645&lt;/isbn&gt;&lt;accession-num&gt;WOS:000504782200005&lt;/accession-num&gt;&lt;urls&gt;&lt;related-urls&gt;&lt;url&gt;&amp;lt;Go to ISI&amp;gt;://WOS:000504782200005&lt;/url&gt;&lt;/related-urls&gt;&lt;/urls&gt;&lt;custom7&gt;Unsp 104638&lt;/custom7&gt;&lt;electronic-resource-num&gt;10.1016/j.dsr2.2019.104638&lt;/electronic-resource-num&gt;&lt;/record&gt;&lt;/Cite&gt;&lt;/EndNote&gt;</w:instrText>
      </w:r>
      <w:r w:rsidR="00657E01">
        <w:fldChar w:fldCharType="separate"/>
      </w:r>
      <w:r w:rsidR="00657E01">
        <w:rPr>
          <w:noProof/>
        </w:rPr>
        <w:t>(Lavaniegos et al. 2019)</w:t>
      </w:r>
      <w:r w:rsidR="00657E01">
        <w:fldChar w:fldCharType="end"/>
      </w:r>
      <w:r w:rsidR="00B50731">
        <w:t>.</w:t>
      </w:r>
    </w:p>
    <w:p w:rsidR="00B50731" w:rsidRDefault="00B50731" w:rsidP="00B50731">
      <w:r>
        <w:t xml:space="preserve">At the trophic level of forage fishes, assemblage responses to the MHW were more nuanced than </w:t>
      </w:r>
      <w:r w:rsidR="00B53176">
        <w:t xml:space="preserve">for </w:t>
      </w:r>
      <w:r>
        <w:t>phytoplankton and zooplan</w:t>
      </w:r>
      <w:r w:rsidR="00B53176">
        <w:t xml:space="preserve">kton.  In the Gulf of Alaska, larval </w:t>
      </w:r>
      <w:r>
        <w:t xml:space="preserve">abundances of </w:t>
      </w:r>
      <w:r w:rsidR="00B53176">
        <w:t xml:space="preserve">typically </w:t>
      </w:r>
      <w:r>
        <w:t xml:space="preserve">dominant taxa such as walleye </w:t>
      </w:r>
      <w:proofErr w:type="spellStart"/>
      <w:r>
        <w:t>pollock</w:t>
      </w:r>
      <w:proofErr w:type="spellEnd"/>
      <w:r>
        <w:t xml:space="preserve"> (</w:t>
      </w:r>
      <w:proofErr w:type="spellStart"/>
      <w:r w:rsidRPr="00B50731">
        <w:rPr>
          <w:i/>
        </w:rPr>
        <w:t>Gadus</w:t>
      </w:r>
      <w:proofErr w:type="spellEnd"/>
      <w:r w:rsidRPr="00B50731">
        <w:rPr>
          <w:i/>
        </w:rPr>
        <w:t xml:space="preserve"> </w:t>
      </w:r>
      <w:proofErr w:type="spellStart"/>
      <w:r w:rsidRPr="00B50731">
        <w:rPr>
          <w:i/>
        </w:rPr>
        <w:t>chalcogrammus</w:t>
      </w:r>
      <w:proofErr w:type="spellEnd"/>
      <w:r>
        <w:t>) and</w:t>
      </w:r>
      <w:r>
        <w:t xml:space="preserve"> Pacific cod (</w:t>
      </w:r>
      <w:proofErr w:type="spellStart"/>
      <w:r w:rsidRPr="00B50731">
        <w:rPr>
          <w:i/>
        </w:rPr>
        <w:t>Gadus</w:t>
      </w:r>
      <w:proofErr w:type="spellEnd"/>
      <w:r w:rsidRPr="00B50731">
        <w:rPr>
          <w:i/>
        </w:rPr>
        <w:t xml:space="preserve"> </w:t>
      </w:r>
      <w:proofErr w:type="spellStart"/>
      <w:r w:rsidRPr="00B50731">
        <w:rPr>
          <w:i/>
        </w:rPr>
        <w:t>macrocephalus</w:t>
      </w:r>
      <w:proofErr w:type="spellEnd"/>
      <w:r>
        <w:t>)</w:t>
      </w:r>
      <w:r>
        <w:t xml:space="preserve"> </w:t>
      </w:r>
      <w:r w:rsidR="00B53176">
        <w:t xml:space="preserve">were very low </w:t>
      </w:r>
      <w:r w:rsidR="00B53176">
        <w:fldChar w:fldCharType="begin"/>
      </w:r>
      <w:r w:rsidR="00B53176">
        <w:instrText xml:space="preserve"> ADDIN EN.CITE &lt;EndNote&gt;&lt;Cite&gt;&lt;Author&gt;Nielsen&lt;/Author&gt;&lt;Year&gt;2020&lt;/Year&gt;&lt;RecNum&gt;780&lt;/RecNum&gt;&lt;DisplayText&gt;(Nielsen et al. 2020)&lt;/DisplayText&gt;&lt;record&gt;&lt;rec-number&gt;780&lt;/rec-number&gt;&lt;foreign-keys&gt;&lt;key app="EN" db-id="xasfasvsap0aajez0tkv52z5zzd590e9derz" timestamp="1603496510"&gt;780&lt;/key&gt;&lt;/foreign-keys&gt;&lt;ref-type name="Journal Article"&gt;17&lt;/ref-type&gt;&lt;contributors&gt;&lt;authors&gt;&lt;author&gt;Nielsen, J.M.&lt;/author&gt;&lt;author&gt;Rogers, L. A.&lt;/author&gt;&lt;author&gt;Brodeur, R. D.&lt;/author&gt;&lt;author&gt;Thompson, A. R.&lt;/author&gt;&lt;author&gt;Auth, T. D.&lt;/author&gt;&lt;author&gt;Deary, A.&lt;/author&gt;&lt;author&gt;Duffy-Anderson, J. T.&lt;/author&gt;&lt;author&gt;Galbraith, M.&lt;/author&gt;&lt;author&gt;Koslow, J. A.&lt;/author&gt;&lt;author&gt;Perry, R. I.&lt;/author&gt;&lt;/authors&gt;&lt;/contributors&gt;&lt;titles&gt;&lt;title&gt;Responses of ichthyoplankton assemblages to the recent marine heatwave and previous climate fluctuations in several Northeast Pacific marine ecosystems&lt;/title&gt;&lt;secondary-title&gt;Global Change Biology&lt;/secondary-title&gt;&lt;/titles&gt;&lt;periodical&gt;&lt;full-title&gt;Global Change Biology&lt;/full-title&gt;&lt;/periodical&gt;&lt;volume&gt;in press&lt;/volume&gt;&lt;dates&gt;&lt;year&gt;2020&lt;/year&gt;&lt;/dates&gt;&lt;urls&gt;&lt;/urls&gt;&lt;/record&gt;&lt;/Cite&gt;&lt;/EndNote&gt;</w:instrText>
      </w:r>
      <w:r w:rsidR="00B53176">
        <w:fldChar w:fldCharType="separate"/>
      </w:r>
      <w:r w:rsidR="00B53176">
        <w:rPr>
          <w:noProof/>
        </w:rPr>
        <w:t>(Nielsen et al. 2020)</w:t>
      </w:r>
      <w:r w:rsidR="00B53176">
        <w:fldChar w:fldCharType="end"/>
      </w:r>
      <w:r w:rsidR="00B53176">
        <w:t>.  Similarly, rockfishes (</w:t>
      </w:r>
      <w:r w:rsidR="00B53176">
        <w:rPr>
          <w:i/>
        </w:rPr>
        <w:t xml:space="preserve">Sebastes </w:t>
      </w:r>
      <w:r w:rsidR="00B53176">
        <w:t xml:space="preserve">spp.) and northern </w:t>
      </w:r>
      <w:proofErr w:type="spellStart"/>
      <w:r w:rsidR="00B53176">
        <w:t>lampfish</w:t>
      </w:r>
      <w:proofErr w:type="spellEnd"/>
      <w:r w:rsidR="00B53176">
        <w:t xml:space="preserve"> (</w:t>
      </w:r>
      <w:proofErr w:type="spellStart"/>
      <w:r w:rsidR="00B53176">
        <w:rPr>
          <w:i/>
        </w:rPr>
        <w:t>Stenobrachius</w:t>
      </w:r>
      <w:proofErr w:type="spellEnd"/>
      <w:r w:rsidR="00B53176">
        <w:rPr>
          <w:i/>
        </w:rPr>
        <w:t xml:space="preserve"> </w:t>
      </w:r>
      <w:proofErr w:type="spellStart"/>
      <w:r w:rsidR="00B53176">
        <w:rPr>
          <w:i/>
        </w:rPr>
        <w:t>leucopsarus</w:t>
      </w:r>
      <w:proofErr w:type="spellEnd"/>
      <w:r w:rsidR="00B53176">
        <w:t xml:space="preserve">), which are very abundant in most years, were </w:t>
      </w:r>
      <w:r w:rsidR="00BB3507">
        <w:t>very low</w:t>
      </w:r>
      <w:r w:rsidR="00B53176">
        <w:t xml:space="preserve"> during the MHW off Vancouver Island </w:t>
      </w:r>
      <w:r w:rsidR="00B53176">
        <w:fldChar w:fldCharType="begin"/>
      </w:r>
      <w:r w:rsidR="00B53176">
        <w:instrText xml:space="preserve"> ADDIN EN.CITE &lt;EndNote&gt;&lt;Cite&gt;&lt;Author&gt;Nielsen&lt;/Author&gt;&lt;Year&gt;2020&lt;/Year&gt;&lt;RecNum&gt;780&lt;/RecNum&gt;&lt;DisplayText&gt;(Nielsen et al. 2020)&lt;/DisplayText&gt;&lt;record&gt;&lt;rec-number&gt;780&lt;/rec-number&gt;&lt;foreign-keys&gt;&lt;key app="EN" db-id="xasfasvsap0aajez0tkv52z5zzd590e9derz" timestamp="1603496510"&gt;780&lt;/key&gt;&lt;/foreign-keys&gt;&lt;ref-type name="Journal Article"&gt;17&lt;/ref-type&gt;&lt;contributors&gt;&lt;authors&gt;&lt;author&gt;Nielsen, J.M.&lt;/author&gt;&lt;author&gt;Rogers, L. A.&lt;/author&gt;&lt;author&gt;Brodeur, R. D.&lt;/author&gt;&lt;author&gt;Thompson, A. R.&lt;/author&gt;&lt;author&gt;Auth, T. D.&lt;/author&gt;&lt;author&gt;Deary, A.&lt;/author&gt;&lt;author&gt;Duffy-Anderson, J. T.&lt;/author&gt;&lt;author&gt;Galbraith, M.&lt;/author&gt;&lt;author&gt;Koslow, J. A.&lt;/author&gt;&lt;author&gt;Perry, R. I.&lt;/author&gt;&lt;/authors&gt;&lt;/contributors&gt;&lt;titles&gt;&lt;title&gt;Responses of ichthyoplankton assemblages to the recent marine heatwave and previous climate fluctuations in several Northeast Pacific marine ecosystems&lt;/title&gt;&lt;secondary-title&gt;Global Change Biology&lt;/secondary-title&gt;&lt;/titles&gt;&lt;periodical&gt;&lt;full-title&gt;Global Change Biology&lt;/full-title&gt;&lt;/periodical&gt;&lt;volume&gt;in press&lt;/volume&gt;&lt;dates&gt;&lt;year&gt;2020&lt;/year&gt;&lt;/dates&gt;&lt;urls&gt;&lt;/urls&gt;&lt;/record&gt;&lt;/Cite&gt;&lt;/EndNote&gt;</w:instrText>
      </w:r>
      <w:r w:rsidR="00B53176">
        <w:fldChar w:fldCharType="separate"/>
      </w:r>
      <w:r w:rsidR="00B53176">
        <w:rPr>
          <w:noProof/>
        </w:rPr>
        <w:t>(Nielsen et al. 2020)</w:t>
      </w:r>
      <w:r w:rsidR="00B53176">
        <w:fldChar w:fldCharType="end"/>
      </w:r>
      <w:r w:rsidR="00B53176">
        <w:t xml:space="preserve">.  </w:t>
      </w:r>
      <w:r w:rsidR="00BB3507">
        <w:t xml:space="preserve">By contrast, </w:t>
      </w:r>
      <w:r w:rsidR="00B53176">
        <w:t xml:space="preserve">overall larval abundances were very high, the assemblage was largely made up of species that are typically found to the south and offshore, and species such as Pacific sardine </w:t>
      </w:r>
      <w:r w:rsidR="00BB3507">
        <w:t>(</w:t>
      </w:r>
      <w:proofErr w:type="spellStart"/>
      <w:r w:rsidR="00BB3507">
        <w:rPr>
          <w:i/>
        </w:rPr>
        <w:t>Sardinop</w:t>
      </w:r>
      <w:proofErr w:type="spellEnd"/>
      <w:r w:rsidR="00BB3507">
        <w:rPr>
          <w:i/>
        </w:rPr>
        <w:t xml:space="preserve"> </w:t>
      </w:r>
      <w:proofErr w:type="spellStart"/>
      <w:r w:rsidR="00BB3507">
        <w:rPr>
          <w:i/>
        </w:rPr>
        <w:t>sagax</w:t>
      </w:r>
      <w:proofErr w:type="spellEnd"/>
      <w:r w:rsidR="00BB3507">
        <w:t xml:space="preserve">) </w:t>
      </w:r>
      <w:r w:rsidR="00B53176">
        <w:t>were observed spawning in the winter for the first time during the MHW</w:t>
      </w:r>
      <w:r w:rsidR="00F87744">
        <w:t xml:space="preserve"> on</w:t>
      </w:r>
      <w:r w:rsidR="00F87744">
        <w:t xml:space="preserve"> the Newport Hydrological Line </w:t>
      </w:r>
      <w:r w:rsidR="00F87744">
        <w:t>off</w:t>
      </w:r>
      <w:r w:rsidR="00F87744">
        <w:t xml:space="preserve"> Oregon</w:t>
      </w:r>
      <w:r w:rsidR="00B53176">
        <w:t xml:space="preserve"> </w:t>
      </w:r>
      <w:r w:rsidR="00B53176">
        <w:fldChar w:fldCharType="begin"/>
      </w:r>
      <w:r w:rsidR="00B53176">
        <w:instrText xml:space="preserve"> ADDIN EN.CITE &lt;EndNote&gt;&lt;Cite&gt;&lt;Author&gt;Auth&lt;/Author&gt;&lt;Year&gt;2018&lt;/Year&gt;&lt;RecNum&gt;638&lt;/RecNum&gt;&lt;DisplayText&gt;(Auth et al. 2018)&lt;/DisplayText&gt;&lt;record&gt;&lt;rec-number&gt;638&lt;/rec-number&gt;&lt;foreign-keys&gt;&lt;key app="EN" db-id="xasfasvsap0aajez0tkv52z5zzd590e9derz" timestamp="1590526134"&gt;638&lt;/key&gt;&lt;/foreign-keys&gt;&lt;ref-type name="Journal Article"&gt;17&lt;/ref-type&gt;&lt;contributors&gt;&lt;authors&gt;&lt;author&gt;Auth, T. D.&lt;/author&gt;&lt;author&gt;Daly, E. A.&lt;/author&gt;&lt;author&gt;Brodeur, R. D.&lt;/author&gt;&lt;author&gt;Fisher, J. L.&lt;/author&gt;&lt;/authors&gt;&lt;/contributors&gt;&lt;titles&gt;&lt;title&gt;Phenological and distributional shifts in ichthyoplankton associated with recent warming in the northeast Pacific Ocean&lt;/title&gt;&lt;secondary-title&gt;Global Change Biology&lt;/secondary-title&gt;&lt;/titles&gt;&lt;periodical&gt;&lt;full-title&gt;Global Change Biology&lt;/full-title&gt;&lt;/periodical&gt;&lt;pages&gt;259-272&lt;/pages&gt;&lt;volume&gt;24&lt;/volume&gt;&lt;number&gt;1&lt;/number&gt;&lt;dates&gt;&lt;year&gt;2018&lt;/year&gt;&lt;pub-dates&gt;&lt;date&gt;Jan&lt;/date&gt;&lt;/pub-dates&gt;&lt;/dates&gt;&lt;isbn&gt;1354-1013&lt;/isbn&gt;&lt;accession-num&gt;WOS:000426506100050&lt;/accession-num&gt;&lt;urls&gt;&lt;related-urls&gt;&lt;url&gt;&amp;lt;Go to ISI&amp;gt;://WOS:000426506100050&lt;/url&gt;&lt;/related-urls&gt;&lt;/urls&gt;&lt;electronic-resource-num&gt;10.1111/gcb.13872&lt;/electronic-resource-num&gt;&lt;/record&gt;&lt;/Cite&gt;&lt;/EndNote&gt;</w:instrText>
      </w:r>
      <w:r w:rsidR="00B53176">
        <w:fldChar w:fldCharType="separate"/>
      </w:r>
      <w:r w:rsidR="00B53176">
        <w:rPr>
          <w:noProof/>
        </w:rPr>
        <w:t>(Auth et al. 2018)</w:t>
      </w:r>
      <w:r w:rsidR="00B53176">
        <w:fldChar w:fldCharType="end"/>
      </w:r>
      <w:r w:rsidR="00B53176">
        <w:t xml:space="preserve">.  In central and southern California, abundances of southern, mesopelagic taxa were at record highs both in </w:t>
      </w:r>
      <w:r w:rsidR="00860B2D">
        <w:t>RREA</w:t>
      </w:r>
      <w:r w:rsidR="00BB3507">
        <w:t xml:space="preserve">S </w:t>
      </w:r>
      <w:r w:rsidR="00750EF2">
        <w:fldChar w:fldCharType="begin"/>
      </w:r>
      <w:r w:rsidR="00BB3507">
        <w:instrText xml:space="preserve"> ADDIN EN.CITE &lt;EndNote&gt;&lt;Cite&gt;&lt;Author&gt;Thompson&lt;/Author&gt;&lt;Year&gt;2019&lt;/Year&gt;&lt;RecNum&gt;655&lt;/RecNum&gt;&lt;DisplayText&gt;(Thompson et al. 2019b)&lt;/DisplayText&gt;&lt;record&gt;&lt;rec-number&gt;655&lt;/rec-number&gt;&lt;foreign-keys&gt;&lt;key app="EN" db-id="xasfasvsap0aajez0tkv52z5zzd590e9derz" timestamp="1591128045"&gt;655&lt;/key&gt;&lt;/foreign-keys&gt;&lt;ref-type name="Journal Article"&gt;17&lt;/ref-type&gt;&lt;contributors&gt;&lt;authors&gt;&lt;author&gt;Thompson, A.R. &lt;/author&gt;&lt;author&gt;Schroeder, I.D. &lt;/author&gt;&lt;author&gt;Bograd, S.J. &lt;/author&gt;&lt;author&gt;Hazen, E.L. &lt;/author&gt;&lt;author&gt;Jacox, M.G.&lt;/author&gt;&lt;author&gt;Leising, A.L. &lt;/author&gt;&lt;author&gt;Wells, B.K. &lt;/author&gt;&lt;author&gt;Largier, J. L.&lt;/author&gt;&lt;author&gt;Fisher, J.L. &lt;/author&gt;&lt;author&gt;Jacobson, K.&lt;/author&gt;&lt;author&gt;Zeman, S.&lt;/author&gt;&lt;author&gt;Bjorkstedt, E.P. &lt;/author&gt;&lt;author&gt;Robertson, R.R. &lt;/author&gt;&lt;author&gt;Kahru, M .&lt;/author&gt;&lt;author&gt;Georicke, R.&lt;/author&gt;&lt;author&gt;Peabody, C.E. &lt;/author&gt;&lt;author&gt;Baumgartner, R.R. &lt;/author&gt;&lt;author&gt;Lavaniegos,  B.E. &lt;/author&gt;&lt;author&gt;Miranda, L.E. &lt;/author&gt;&lt;author&gt;Gomez-Ocampo, E. &lt;/author&gt;&lt;author&gt;Gomez-Valdez, J.&lt;/author&gt;&lt;author&gt;Auth, T.R. &lt;/author&gt;&lt;author&gt;Daly, E.A. &lt;/author&gt;&lt;author&gt;Morgan, C.A. &lt;/author&gt;&lt;author&gt;Burke, B.J.  &lt;/author&gt;&lt;author&gt;Field, J.C. &lt;/author&gt;&lt;author&gt;Sakuma, K.M. &lt;/author&gt;&lt;author&gt;Weber, E.D. &lt;/author&gt;&lt;author&gt;Watson, W. &lt;/author&gt;&lt;author&gt;Porquez, J.M. &lt;/author&gt;&lt;author&gt;Dolliver, J.&lt;/author&gt;&lt;author&gt;Lyons, D.&lt;/author&gt;&lt;author&gt;Orben, R.A. &lt;/author&gt;&lt;author&gt;Zamon, J.E. &lt;/author&gt;&lt;author&gt;Warzybok, P.&lt;/author&gt;&lt;author&gt;Jahncke, J. &lt;/author&gt;&lt;author&gt;Santora, J.A. &lt;/author&gt;&lt;author&gt;Thompson, S.A. &lt;/author&gt;&lt;author&gt;Hoover, B. &lt;/author&gt;&lt;author&gt;Sydeman, W. J. &lt;/author&gt;&lt;author&gt;Melin, S.R.&lt;/author&gt;&lt;/authors&gt;&lt;/contributors&gt;&lt;titles&gt;&lt;title&gt;State of the California Current 2018-19: a novel anchovy regime and a new marine heatwave?&lt;/title&gt;&lt;secondary-title&gt;CalCOFI Reports&lt;/secondary-title&gt;&lt;/titles&gt;&lt;periodical&gt;&lt;full-title&gt;CalCOFI Reports&lt;/full-title&gt;&lt;/periodical&gt;&lt;pages&gt;1-65&lt;/pages&gt;&lt;volume&gt;60&lt;/volume&gt;&lt;dates&gt;&lt;year&gt;2019&lt;/year&gt;&lt;/dates&gt;&lt;urls&gt;&lt;/urls&gt;&lt;/record&gt;&lt;/Cite&gt;&lt;/EndNote&gt;</w:instrText>
      </w:r>
      <w:r w:rsidR="00750EF2">
        <w:fldChar w:fldCharType="separate"/>
      </w:r>
      <w:r w:rsidR="00BB3507">
        <w:rPr>
          <w:noProof/>
        </w:rPr>
        <w:t>(Thompson et al. 2019b)</w:t>
      </w:r>
      <w:r w:rsidR="00750EF2">
        <w:fldChar w:fldCharType="end"/>
      </w:r>
      <w:r w:rsidR="00860B2D">
        <w:t xml:space="preserve"> midwater trawl</w:t>
      </w:r>
      <w:r w:rsidR="00BB3507">
        <w:t>s</w:t>
      </w:r>
      <w:r w:rsidR="00860B2D">
        <w:t xml:space="preserve"> </w:t>
      </w:r>
      <w:r w:rsidR="00860B2D">
        <w:fldChar w:fldCharType="begin"/>
      </w:r>
      <w:r w:rsidR="00860B2D">
        <w:instrText xml:space="preserve"> ADDIN EN.CITE &lt;EndNote&gt;&lt;Cite&gt;&lt;Author&gt;Sakuma&lt;/Author&gt;&lt;Year&gt;2016&lt;/Year&gt;&lt;RecNum&gt;730&lt;/RecNum&gt;&lt;DisplayText&gt;(Sakuma et al. 2016)&lt;/DisplayText&gt;&lt;record&gt;&lt;rec-number&gt;730&lt;/rec-number&gt;&lt;foreign-keys&gt;&lt;key app="EN" db-id="xasfasvsap0aajez0tkv52z5zzd590e9derz" timestamp="1595459756"&gt;730&lt;/key&gt;&lt;/foreign-keys&gt;&lt;ref-type name="Journal Article"&gt;17&lt;/ref-type&gt;&lt;contributors&gt;&lt;authors&gt;&lt;author&gt;Sakuma, K. M.&lt;/author&gt;&lt;author&gt;Field, J. C.&lt;/author&gt;&lt;author&gt;Mantua, N. J.&lt;/author&gt;&lt;author&gt;Ralston, S.&lt;/author&gt;&lt;author&gt;Marinovich, B. B.&lt;/author&gt;&lt;author&gt;Carrion, C. N.&lt;/author&gt;&lt;/authors&gt;&lt;/contributors&gt;&lt;titles&gt;&lt;title&gt;Anomalous epipelagic micronekton assemblage patterns in the neritic waters of the california current in spring 2015 during a period of extreme ocean conditions&lt;/title&gt;&lt;secondary-title&gt;CalCOFI Reports&lt;/secondary-title&gt;&lt;/titles&gt;&lt;periodical&gt;&lt;full-title&gt;CalCOFI Reports&lt;/full-title&gt;&lt;/periodical&gt;&lt;pages&gt;163-183&lt;/pages&gt;&lt;volume&gt;57&lt;/volume&gt;&lt;dates&gt;&lt;year&gt;2016&lt;/year&gt;&lt;/dates&gt;&lt;urls&gt;&lt;/urls&gt;&lt;/record&gt;&lt;/Cite&gt;&lt;/EndNote&gt;</w:instrText>
      </w:r>
      <w:r w:rsidR="00860B2D">
        <w:fldChar w:fldCharType="separate"/>
      </w:r>
      <w:r w:rsidR="00860B2D">
        <w:rPr>
          <w:noProof/>
        </w:rPr>
        <w:t>(Sakuma et al. 2016)</w:t>
      </w:r>
      <w:r w:rsidR="00860B2D">
        <w:fldChar w:fldCharType="end"/>
      </w:r>
      <w:r w:rsidR="00860B2D">
        <w:t xml:space="preserve"> and CalCOFI larval surveys </w:t>
      </w:r>
      <w:r w:rsidR="00860B2D">
        <w:fldChar w:fldCharType="begin"/>
      </w:r>
      <w:r w:rsidR="00860B2D">
        <w:instrText xml:space="preserve"> ADDIN EN.CITE &lt;EndNote&gt;&lt;Cite&gt;&lt;Author&gt;Thompson&lt;/Author&gt;&lt;Year&gt;2021&lt;/Year&gt;&lt;RecNum&gt;782&lt;/RecNum&gt;&lt;DisplayText&gt;(Thompson et al. 2021)&lt;/DisplayText&gt;&lt;record&gt;&lt;rec-number&gt;782&lt;/rec-number&gt;&lt;foreign-keys&gt;&lt;key app="EN" db-id="xasfasvsap0aajez0tkv52z5zzd590e9derz" timestamp="1603656803"&gt;782&lt;/key&gt;&lt;/foreign-keys&gt;&lt;ref-type name="Journal Article"&gt;17&lt;/ref-type&gt;&lt;contributors&gt;&lt;authors&gt;&lt;author&gt;Thompson, A.R.&lt;/author&gt;&lt;author&gt;Ben-Aderet, N.&lt;/author&gt;&lt;author&gt;Bowlin, N.M.&lt;/author&gt;&lt;author&gt;Kacev, D.&lt;/author&gt;&lt;author&gt;Swalethorp, R.&lt;/author&gt;&lt;author&gt;Watson, W.&lt;/author&gt;&lt;/authors&gt;&lt;/contributors&gt;&lt;titles&gt;&lt;title&gt;Putting the great marine heat wave into perspective: the larval fish assemblages off southern California in 2014-2016 relative to the previous 65 years&lt;/title&gt;&lt;secondary-title&gt;Global Change Biology&lt;/secondary-title&gt;&lt;/titles&gt;&lt;periodical&gt;&lt;full-title&gt;Global Change Biology&lt;/full-title&gt;&lt;/periodical&gt;&lt;volume&gt;under review&lt;/volume&gt;&lt;dates&gt;&lt;year&gt;2021&lt;/year&gt;&lt;/dates&gt;&lt;urls&gt;&lt;/urls&gt;&lt;/record&gt;&lt;/Cite&gt;&lt;/EndNote&gt;</w:instrText>
      </w:r>
      <w:r w:rsidR="00860B2D">
        <w:fldChar w:fldCharType="separate"/>
      </w:r>
      <w:r w:rsidR="00860B2D">
        <w:rPr>
          <w:noProof/>
        </w:rPr>
        <w:t>(Thompson et al. 2021)</w:t>
      </w:r>
      <w:r w:rsidR="00860B2D">
        <w:fldChar w:fldCharType="end"/>
      </w:r>
      <w:r w:rsidR="00750EF2">
        <w:t>, which was not wholly unexpected as these taxa were abundant during past warm water events</w:t>
      </w:r>
      <w:r w:rsidR="00F87744">
        <w:t xml:space="preserve"> </w:t>
      </w:r>
      <w:r w:rsidR="00F87744">
        <w:fldChar w:fldCharType="begin"/>
      </w:r>
      <w:r w:rsidR="00F87744">
        <w:instrText xml:space="preserve"> ADDIN EN.CITE &lt;EndNote&gt;&lt;Cite&gt;&lt;Author&gt;Peabody&lt;/Author&gt;&lt;Year&gt;2018&lt;/Year&gt;&lt;RecNum&gt;653&lt;/RecNum&gt;&lt;DisplayText&gt;(Peabody et al. 2018)&lt;/DisplayText&gt;&lt;record&gt;&lt;rec-number&gt;653&lt;/rec-number&gt;&lt;foreign-keys&gt;&lt;key app="EN" db-id="xasfasvsap0aajez0tkv52z5zzd590e9derz" timestamp="1591052198"&gt;653&lt;/key&gt;&lt;/foreign-keys&gt;&lt;ref-type name="Journal Article"&gt;17&lt;/ref-type&gt;&lt;contributors&gt;&lt;authors&gt;&lt;author&gt;Peabody, C. E.&lt;/author&gt;&lt;author&gt;Thompson, A. R.&lt;/author&gt;&lt;author&gt;Sax, D. F.&lt;/author&gt;&lt;author&gt;Morse, R. E.&lt;/author&gt;&lt;author&gt;Perretti, C. T.&lt;/author&gt;&lt;/authors&gt;&lt;/contributors&gt;&lt;titles&gt;&lt;title&gt;Decadal regime shifts in southern California</w:instrText>
      </w:r>
      <w:r w:rsidR="00F87744">
        <w:rPr>
          <w:rFonts w:ascii="Calibri" w:hAnsi="Calibri" w:cs="Calibri"/>
        </w:rPr>
        <w:instrText></w:instrText>
      </w:r>
      <w:r w:rsidR="00F87744">
        <w:instrText>s ichthyoplankton assemblage&lt;/title&gt;&lt;secondary-title&gt;Marine Ecology Progress Series&lt;/secondary-title&gt;&lt;/titles&gt;&lt;periodical&gt;&lt;full-title&gt;Marine Ecology Progress Series&lt;/full-title&gt;&lt;/periodical&gt;&lt;pages&gt;71-83&lt;/pages&gt;&lt;volume&gt;607&lt;/volume&gt;&lt;dates&gt;&lt;year&gt;2018&lt;/year&gt;&lt;/dates&gt;&lt;urls&gt;&lt;related-urls&gt;&lt;url&gt;https://www.int-res.com/abstracts/meps/v607/p71-83/&lt;/url&gt;&lt;/related-urls&gt;&lt;/urls&gt;&lt;/record&gt;&lt;/Cite&gt;&lt;/EndNote&gt;</w:instrText>
      </w:r>
      <w:r w:rsidR="00F87744">
        <w:fldChar w:fldCharType="separate"/>
      </w:r>
      <w:r w:rsidR="00F87744">
        <w:rPr>
          <w:noProof/>
        </w:rPr>
        <w:t>(Peabody et al. 2018)</w:t>
      </w:r>
      <w:r w:rsidR="00F87744">
        <w:fldChar w:fldCharType="end"/>
      </w:r>
      <w:r w:rsidR="00860B2D">
        <w:t>.  Atypically,</w:t>
      </w:r>
      <w:r w:rsidR="00750EF2">
        <w:t xml:space="preserve"> northern anchovy (</w:t>
      </w:r>
      <w:proofErr w:type="spellStart"/>
      <w:r w:rsidR="00750EF2">
        <w:rPr>
          <w:i/>
        </w:rPr>
        <w:t>Engraulis</w:t>
      </w:r>
      <w:proofErr w:type="spellEnd"/>
      <w:r w:rsidR="00750EF2">
        <w:rPr>
          <w:i/>
        </w:rPr>
        <w:t xml:space="preserve"> mordax</w:t>
      </w:r>
      <w:r w:rsidR="00750EF2">
        <w:t xml:space="preserve">) </w:t>
      </w:r>
      <w:r w:rsidR="00750EF2">
        <w:fldChar w:fldCharType="begin"/>
      </w:r>
      <w:r w:rsidR="00BB3507">
        <w:instrText xml:space="preserve"> ADDIN EN.CITE &lt;EndNote&gt;&lt;Cite&gt;&lt;Author&gt;Thompson&lt;/Author&gt;&lt;Year&gt;2019&lt;/Year&gt;&lt;RecNum&gt;655&lt;/RecNum&gt;&lt;DisplayText&gt;(Thompson et al. 2019b)&lt;/DisplayText&gt;&lt;record&gt;&lt;rec-number&gt;655&lt;/rec-number&gt;&lt;foreign-keys&gt;&lt;key app="EN" db-id="xasfasvsap0aajez0tkv52z5zzd590e9derz" timestamp="1591128045"&gt;655&lt;/key&gt;&lt;/foreign-keys&gt;&lt;ref-type name="Journal Article"&gt;17&lt;/ref-type&gt;&lt;contributors&gt;&lt;authors&gt;&lt;author&gt;Thompson, A.R. &lt;/author&gt;&lt;author&gt;Schroeder, I.D. &lt;/author&gt;&lt;author&gt;Bograd, S.J. &lt;/author&gt;&lt;author&gt;Hazen, E.L. &lt;/author&gt;&lt;author&gt;Jacox, M.G.&lt;/author&gt;&lt;author&gt;Leising, A.L. &lt;/author&gt;&lt;author&gt;Wells, B.K. &lt;/author&gt;&lt;author&gt;Largier, J. L.&lt;/author&gt;&lt;author&gt;Fisher, J.L. &lt;/author&gt;&lt;author&gt;Jacobson, K.&lt;/author&gt;&lt;author&gt;Zeman, S.&lt;/author&gt;&lt;author&gt;Bjorkstedt, E.P. &lt;/author&gt;&lt;author&gt;Robertson, R.R. &lt;/author&gt;&lt;author&gt;Kahru, M .&lt;/author&gt;&lt;author&gt;Georicke, R.&lt;/author&gt;&lt;author&gt;Peabody, C.E. &lt;/author&gt;&lt;author&gt;Baumgartner, R.R. &lt;/author&gt;&lt;author&gt;Lavaniegos,  B.E. &lt;/author&gt;&lt;author&gt;Miranda, L.E. &lt;/author&gt;&lt;author&gt;Gomez-Ocampo, E. &lt;/author&gt;&lt;author&gt;Gomez-Valdez, J.&lt;/author&gt;&lt;author&gt;Auth, T.R. &lt;/author&gt;&lt;author&gt;Daly, E.A. &lt;/author&gt;&lt;author&gt;Morgan, C.A. &lt;/author&gt;&lt;author&gt;Burke, B.J.  &lt;/author&gt;&lt;author&gt;Field, J.C. &lt;/author&gt;&lt;author&gt;Sakuma, K.M. &lt;/author&gt;&lt;author&gt;Weber, E.D. &lt;/author&gt;&lt;author&gt;Watson, W. &lt;/author&gt;&lt;author&gt;Porquez, J.M. &lt;/author&gt;&lt;author&gt;Dolliver, J.&lt;/author&gt;&lt;author&gt;Lyons, D.&lt;/author&gt;&lt;author&gt;Orben, R.A. &lt;/author&gt;&lt;author&gt;Zamon, J.E. &lt;/author&gt;&lt;author&gt;Warzybok, P.&lt;/author&gt;&lt;author&gt;Jahncke, J. &lt;/author&gt;&lt;author&gt;Santora, J.A. &lt;/author&gt;&lt;author&gt;Thompson, S.A. &lt;/author&gt;&lt;author&gt;Hoover, B. &lt;/author&gt;&lt;author&gt;Sydeman, W. J. &lt;/author&gt;&lt;author&gt;Melin, S.R.&lt;/author&gt;&lt;/authors&gt;&lt;/contributors&gt;&lt;titles&gt;&lt;title&gt;State of the California Current 2018-19: a novel anchovy regime and a new marine heatwave?&lt;/title&gt;&lt;secondary-title&gt;CalCOFI Reports&lt;/secondary-title&gt;&lt;/titles&gt;&lt;periodical&gt;&lt;full-title&gt;CalCOFI Reports&lt;/full-title&gt;&lt;/periodical&gt;&lt;pages&gt;1-65&lt;/pages&gt;&lt;volume&gt;60&lt;/volume&gt;&lt;dates&gt;&lt;year&gt;2019&lt;/year&gt;&lt;/dates&gt;&lt;urls&gt;&lt;/urls&gt;&lt;/record&gt;&lt;/Cite&gt;&lt;/EndNote&gt;</w:instrText>
      </w:r>
      <w:r w:rsidR="00750EF2">
        <w:fldChar w:fldCharType="separate"/>
      </w:r>
      <w:r w:rsidR="00BB3507">
        <w:rPr>
          <w:noProof/>
        </w:rPr>
        <w:t>(Thompson et al. 2019b)</w:t>
      </w:r>
      <w:r w:rsidR="00750EF2">
        <w:fldChar w:fldCharType="end"/>
      </w:r>
      <w:r w:rsidR="00750EF2">
        <w:t xml:space="preserve"> and multiple rockfishes </w:t>
      </w:r>
      <w:r w:rsidR="00750EF2">
        <w:fldChar w:fldCharType="begin"/>
      </w:r>
      <w:r w:rsidR="00750EF2">
        <w:instrText xml:space="preserve"> ADDIN EN.CITE &lt;EndNote&gt;&lt;Cite&gt;&lt;Author&gt;Schroeder&lt;/Author&gt;&lt;Year&gt;2018&lt;/Year&gt;&lt;RecNum&gt;592&lt;/RecNum&gt;&lt;DisplayText&gt;(Schroeder et al. 2018)&lt;/DisplayText&gt;&lt;record&gt;&lt;rec-number&gt;592&lt;/rec-number&gt;&lt;foreign-keys&gt;&lt;key app="EN" db-id="xasfasvsap0aajez0tkv52z5zzd590e9derz" timestamp="1588203623"&gt;592&lt;/key&gt;&lt;/foreign-keys&gt;&lt;ref-type name="Journal Article"&gt;17&lt;/ref-type&gt;&lt;contributors&gt;&lt;authors&gt;&lt;author&gt;Schroeder, Isaac D.&lt;/author&gt;&lt;author&gt;Santora, Jarrod A.&lt;/author&gt;&lt;author&gt;Bograd, Steven J.&lt;/author&gt;&lt;author&gt;Hazen, Elliott L.&lt;/author&gt;&lt;author&gt;Sakuma, Keith M.&lt;/author&gt;&lt;author&gt;Moore, Andrew M.&lt;/author&gt;&lt;author&gt;Edwards, Christopher A.&lt;/author&gt;&lt;author&gt;Wells, Brian K.&lt;/author&gt;&lt;author&gt;Field, John C.&lt;/author&gt;&lt;/authors&gt;&lt;/contributors&gt;&lt;titles&gt;&lt;title&gt;Source water variability as a driver of rockfish recruitment in the California Current Ecosystem: implications for climate change and fisheries management&lt;/title&gt;&lt;secondary-title&gt;Canadian Journal of Fisheries and Aquatic Sciences&lt;/secondary-title&gt;&lt;/titles&gt;&lt;periodical&gt;&lt;full-title&gt;Canadian Journal of Fisheries and Aquatic Sciences&lt;/full-title&gt;&lt;/periodical&gt;&lt;pages&gt;950-960&lt;/pages&gt;&lt;volume&gt;76&lt;/volume&gt;&lt;number&gt;6&lt;/number&gt;&lt;dates&gt;&lt;year&gt;2018&lt;/year&gt;&lt;pub-dates&gt;&lt;date&gt;2019/06/01&lt;/date&gt;&lt;/pub-dates&gt;&lt;/dates&gt;&lt;publisher&gt;NRC Research Press&lt;/publisher&gt;&lt;isbn&gt;0706-652X&lt;/isbn&gt;&lt;urls&gt;&lt;related-urls&gt;&lt;url&gt;https://doi.org/10.1139/cjfas-2017-0480&lt;/url&gt;&lt;/related-urls&gt;&lt;/urls&gt;&lt;electronic-resource-num&gt;10.1139/cjfas-2017-0480&lt;/electronic-resource-num&gt;&lt;access-date&gt;2020/04/29&lt;/access-date&gt;&lt;/record&gt;&lt;/Cite&gt;&lt;/EndNote&gt;</w:instrText>
      </w:r>
      <w:r w:rsidR="00750EF2">
        <w:fldChar w:fldCharType="separate"/>
      </w:r>
      <w:r w:rsidR="00750EF2">
        <w:rPr>
          <w:noProof/>
        </w:rPr>
        <w:t>(Schroeder et al. 2018)</w:t>
      </w:r>
      <w:r w:rsidR="00750EF2">
        <w:fldChar w:fldCharType="end"/>
      </w:r>
      <w:r w:rsidR="00750EF2">
        <w:t xml:space="preserve"> that previously flourished under cold conditions had extremely high recruitment from 2014-2016, and adult abundances of </w:t>
      </w:r>
      <w:r w:rsidR="00F87744">
        <w:t>anchovy</w:t>
      </w:r>
      <w:r w:rsidR="00750EF2">
        <w:t xml:space="preserve"> rose to record highs in subsequent years </w:t>
      </w:r>
      <w:r w:rsidR="00750EF2">
        <w:fldChar w:fldCharType="begin">
          <w:fldData xml:space="preserve">PEVuZE5vdGU+PENpdGU+PEF1dGhvcj5BdXRoPC9BdXRob3I+PFllYXI+MjAxODwvWWVhcj48UmVj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</w:fldData>
        </w:fldChar>
      </w:r>
      <w:r w:rsidR="00BB3507">
        <w:instrText xml:space="preserve"> ADDIN EN.CITE </w:instrText>
      </w:r>
      <w:r w:rsidR="00BB3507">
        <w:fldChar w:fldCharType="begin">
          <w:fldData xml:space="preserve">PEVuZE5vdGU+PENpdGU+PEF1dGhvcj5BdXRoPC9BdXRob3I+PFllYXI+MjAxODwvWWVhcj48UmVj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</w:fldData>
        </w:fldChar>
      </w:r>
      <w:r w:rsidR="00BB3507">
        <w:instrText xml:space="preserve"> ADDIN EN.CITE.DATA </w:instrText>
      </w:r>
      <w:r w:rsidR="00BB3507">
        <w:fldChar w:fldCharType="end"/>
      </w:r>
      <w:r w:rsidR="00750EF2">
        <w:fldChar w:fldCharType="separate"/>
      </w:r>
      <w:r w:rsidR="00BB3507">
        <w:rPr>
          <w:noProof/>
        </w:rPr>
        <w:t>(Auth et al. 2018; Thompson et al. 2019b)</w:t>
      </w:r>
      <w:r w:rsidR="00750EF2">
        <w:fldChar w:fldCharType="end"/>
      </w:r>
      <w:r w:rsidR="00750EF2">
        <w:t xml:space="preserve">.  </w:t>
      </w:r>
      <w:r w:rsidR="00385A73">
        <w:t>In the southern CCE</w:t>
      </w:r>
      <w:r w:rsidR="00192CEB">
        <w:t xml:space="preserve"> larvae of the same mesopelagic species that increased in southern California decreased in northern Baja California</w:t>
      </w:r>
      <w:r w:rsidR="00BB3507">
        <w:t>, likely because their preferred habitat shifted into southern California,</w:t>
      </w:r>
      <w:r w:rsidR="00192CEB">
        <w:t xml:space="preserve"> while larvae of dem</w:t>
      </w:r>
      <w:r w:rsidR="00BB3507">
        <w:t xml:space="preserve">ersal taxa increased </w:t>
      </w:r>
      <w:r w:rsidR="00BB3507">
        <w:fldChar w:fldCharType="begin"/>
      </w:r>
      <w:r w:rsidR="00BB3507">
        <w:instrText xml:space="preserve"> ADDIN EN.CITE &lt;EndNote&gt;&lt;Cite&gt;&lt;Author&gt;Uribe-Prado&lt;/Author&gt;&lt;Year&gt;2021&lt;/Year&gt;&lt;RecNum&gt;783&lt;/RecNum&gt;&lt;DisplayText&gt;(Uribe-Prado et al. 2021)&lt;/DisplayText&gt;&lt;record&gt;&lt;rec-number&gt;783&lt;/rec-number&gt;&lt;foreign-keys&gt;&lt;key app="EN" db-id="xasfasvsap0aajez0tkv52z5zzd590e9derz" timestamp="1603730229"&gt;783&lt;/key&gt;&lt;/foreign-keys&gt;&lt;ref-type name="Journal Article"&gt;17&lt;/ref-type&gt;&lt;contributors&gt;&lt;authors&gt;&lt;author&gt;Uribe-Prado, A.G.&lt;/author&gt;&lt;author&gt;Aceves-Medina, G.&lt;/author&gt;&lt;author&gt;Saldierna-Martinez, R.J.&lt;/author&gt;&lt;author&gt;Jimenez-Rosemberg, S. P. A.&lt;/author&gt;&lt;author&gt;Durazo, R.&lt;/author&gt;&lt;author&gt;&lt;style face="normal" font="default" size="100%"&gt;Aveda&lt;/style&gt;&lt;style face="normal" font="Symbol" charset="2" size="100%"&gt;n&lt;/style&gt;&lt;style face="normal" font="default" size="100%"&gt;o-Ibarra, R.&lt;/style&gt;&lt;/author&gt;&lt;author&gt;Muriel-Hoyos, F.&lt;/author&gt;&lt;author&gt;Sarmiento-Lezcano, A.N.&lt;/author&gt;&lt;author&gt;Hernandez-Trujillo, S.&lt;/author&gt;&lt;/authors&gt;&lt;/contributors&gt;&lt;titles&gt;&lt;title&gt;Dynamics of fish larvae assemblages in the Southern California Current region off México during a period of strong warm-water anomalies&lt;/title&gt;&lt;secondary-title&gt;Fisheries Oceanography&lt;/secondary-title&gt;&lt;/titles&gt;&lt;periodical&gt;&lt;full-title&gt;Fisheries Oceanography&lt;/full-title&gt;&lt;/periodical&gt;&lt;volume&gt;&lt;style face="italic" font="default" size="100%"&gt;under revision&lt;/style&gt;&lt;/volume&gt;&lt;dates&gt;&lt;year&gt;2021&lt;/year&gt;&lt;/dates&gt;&lt;urls&gt;&lt;/urls&gt;&lt;/record&gt;&lt;/Cite&gt;&lt;/EndNote&gt;</w:instrText>
      </w:r>
      <w:r w:rsidR="00BB3507">
        <w:fldChar w:fldCharType="separate"/>
      </w:r>
      <w:r w:rsidR="00BB3507">
        <w:rPr>
          <w:noProof/>
        </w:rPr>
        <w:t>(Uribe-Prado et al. 2021)</w:t>
      </w:r>
      <w:r w:rsidR="00BB3507">
        <w:fldChar w:fldCharType="end"/>
      </w:r>
      <w:r w:rsidR="00385A73">
        <w:t>.</w:t>
      </w:r>
      <w:r w:rsidR="00192CEB">
        <w:t xml:space="preserve">  South of Punta Eugenia, larval abundances of tropical fishes</w:t>
      </w:r>
      <w:r w:rsidR="00385A73">
        <w:t xml:space="preserve"> </w:t>
      </w:r>
      <w:r w:rsidR="00192CEB">
        <w:t>increased, but these taxa did not move north of Punta Eugenia</w:t>
      </w:r>
      <w:r w:rsidR="00BB3507">
        <w:t xml:space="preserve"> </w:t>
      </w:r>
      <w:r w:rsidR="00BB3507">
        <w:fldChar w:fldCharType="begin"/>
      </w:r>
      <w:r w:rsidR="00BB3507">
        <w:instrText xml:space="preserve"> ADDIN EN.CITE &lt;EndNote&gt;&lt;Cite&gt;&lt;Author&gt;Uribe-Prado&lt;/Author&gt;&lt;Year&gt;2021&lt;/Year&gt;&lt;RecNum&gt;783&lt;/RecNum&gt;&lt;DisplayText&gt;(Uribe-Prado et al. 2021)&lt;/DisplayText&gt;&lt;record&gt;&lt;rec-number&gt;783&lt;/rec-number&gt;&lt;foreign-keys&gt;&lt;key app="EN" db-id="xasfasvsap0aajez0tkv52z5zzd590e9derz" timestamp="1603730229"&gt;783&lt;/key&gt;&lt;/foreign-keys&gt;&lt;ref-type name="Journal Article"&gt;17&lt;/ref-type&gt;&lt;contributors&gt;&lt;authors&gt;&lt;author&gt;Uribe-Prado, A.G.&lt;/author&gt;&lt;author&gt;Aceves-Medina, G.&lt;/author&gt;&lt;author&gt;Saldierna-Martinez, R.J.&lt;/author&gt;&lt;author&gt;Jimenez-Rosemberg, S. P. A.&lt;/author&gt;&lt;author&gt;Durazo, R.&lt;/author&gt;&lt;author&gt;&lt;style face="normal" font="default" size="100%"&gt;Aveda&lt;/style&gt;&lt;style face="normal" font="Symbol" charset="2" size="100%"&gt;n&lt;/style&gt;&lt;style face="normal" font="default" size="100%"&gt;o-Ibarra, R.&lt;/style&gt;&lt;/author&gt;&lt;author&gt;Muriel-Hoyos, F.&lt;/author&gt;&lt;author&gt;Sarmiento-Lezcano, A.N.&lt;/author&gt;&lt;author&gt;Hernandez-Trujillo, S.&lt;/author&gt;&lt;/authors&gt;&lt;/contributors&gt;&lt;titles&gt;&lt;title&gt;Dynamics of fish larvae assemblages in the Southern California Current region off México during a period of strong warm-water anomalies&lt;/title&gt;&lt;secondary-title&gt;Fisheries Oceanography&lt;/secondary-title&gt;&lt;/titles&gt;&lt;periodical&gt;&lt;full-title&gt;Fisheries Oceanography&lt;/full-title&gt;&lt;/periodical&gt;&lt;volume&gt;&lt;style face="italic" font="default" size="100%"&gt;under revision&lt;/style&gt;&lt;/volume&gt;&lt;dates&gt;&lt;year&gt;2021&lt;/year&gt;&lt;/dates&gt;&lt;urls&gt;&lt;/urls&gt;&lt;/record&gt;&lt;/Cite&gt;&lt;/EndNote&gt;</w:instrText>
      </w:r>
      <w:r w:rsidR="00BB3507">
        <w:fldChar w:fldCharType="separate"/>
      </w:r>
      <w:r w:rsidR="00BB3507">
        <w:rPr>
          <w:noProof/>
        </w:rPr>
        <w:t>(Uribe-Prado et al. 2021)</w:t>
      </w:r>
      <w:r w:rsidR="00BB3507">
        <w:fldChar w:fldCharType="end"/>
      </w:r>
      <w:r w:rsidR="00192CEB">
        <w:t>.</w:t>
      </w:r>
      <w:r w:rsidR="00BB3507">
        <w:t xml:space="preserve">  Examination of multiple surveys spanning most of the CCE revealed that the timing of strong shifts in </w:t>
      </w:r>
      <w:r w:rsidR="00F87744">
        <w:t xml:space="preserve">fish </w:t>
      </w:r>
      <w:r w:rsidR="00BB3507">
        <w:t xml:space="preserve">assemblage structure were synchronous throughout the region even though the particular taxa that drove the changes differed among regions </w:t>
      </w:r>
      <w:r w:rsidR="00BB3507">
        <w:fldChar w:fldCharType="begin">
          <w:fldData xml:space="preserve">PEVuZE5vdGU+PENpdGU+PEF1dGhvcj5UaG9tcHNvbjwvQXV0aG9yPjxZZWFyPjIwMTk8L1llYXI+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</w:fldData>
        </w:fldChar>
      </w:r>
      <w:r w:rsidR="00BB3507">
        <w:instrText xml:space="preserve"> ADDIN EN.CITE </w:instrText>
      </w:r>
      <w:r w:rsidR="00BB3507">
        <w:fldChar w:fldCharType="begin">
          <w:fldData xml:space="preserve">PEVuZE5vdGU+PENpdGU+PEF1dGhvcj5UaG9tcHNvbjwvQXV0aG9yPjxZZWFyPjIwMTk8L1llYXI+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</w:fldData>
        </w:fldChar>
      </w:r>
      <w:r w:rsidR="00BB3507">
        <w:instrText xml:space="preserve"> ADDIN EN.CITE.DATA </w:instrText>
      </w:r>
      <w:r w:rsidR="00BB3507">
        <w:fldChar w:fldCharType="end"/>
      </w:r>
      <w:r w:rsidR="00BB3507">
        <w:fldChar w:fldCharType="separate"/>
      </w:r>
      <w:r w:rsidR="00BB3507">
        <w:rPr>
          <w:noProof/>
        </w:rPr>
        <w:t>(Thompson et al. 2019a)</w:t>
      </w:r>
      <w:r w:rsidR="00BB3507">
        <w:fldChar w:fldCharType="end"/>
      </w:r>
      <w:r w:rsidR="00BB3507">
        <w:t>.</w:t>
      </w:r>
    </w:p>
    <w:p w:rsidR="00385A73" w:rsidRPr="00D21700" w:rsidRDefault="00E97FC4" w:rsidP="00B50731">
      <w:r>
        <w:t>The</w:t>
      </w:r>
      <w:r w:rsidR="005F7158">
        <w:t xml:space="preserve"> distribution and abundance </w:t>
      </w:r>
      <w:r>
        <w:t xml:space="preserve">of top predators </w:t>
      </w:r>
      <w:r w:rsidR="005F7158">
        <w:t>was also affected directly by events that occurred during the MHW.  In particular, the surge in anchovy resonated with multiple marine predators.  California sea lions (</w:t>
      </w:r>
      <w:proofErr w:type="spellStart"/>
      <w:r w:rsidR="005F7158" w:rsidRPr="005F7158">
        <w:rPr>
          <w:i/>
        </w:rPr>
        <w:t>Zalophus</w:t>
      </w:r>
      <w:proofErr w:type="spellEnd"/>
      <w:r w:rsidR="005F7158" w:rsidRPr="005F7158">
        <w:rPr>
          <w:i/>
        </w:rPr>
        <w:t xml:space="preserve"> </w:t>
      </w:r>
      <w:proofErr w:type="spellStart"/>
      <w:r w:rsidR="005F7158" w:rsidRPr="005F7158">
        <w:rPr>
          <w:i/>
        </w:rPr>
        <w:t>californianus</w:t>
      </w:r>
      <w:proofErr w:type="spellEnd"/>
      <w:r w:rsidR="005F7158">
        <w:t>), which had endured unusual mortality event</w:t>
      </w:r>
      <w:r w:rsidR="000D1EEC">
        <w:t>s</w:t>
      </w:r>
      <w:r w:rsidR="005F7158">
        <w:t xml:space="preserve"> prior to the MHW due to scarce prey </w:t>
      </w:r>
      <w:r w:rsidR="005F7158">
        <w:fldChar w:fldCharType="begin"/>
      </w:r>
      <w:r w:rsidR="005F7158">
        <w:instrText xml:space="preserve"> ADDIN EN.CITE &lt;EndNote&gt;&lt;Cite&gt;&lt;Author&gt;McClatchie&lt;/Author&gt;&lt;Year&gt;2016&lt;/Year&gt;&lt;RecNum&gt;564&lt;/RecNum&gt;&lt;DisplayText&gt;(McClatchie et al. 2016a)&lt;/DisplayText&gt;&lt;record&gt;&lt;rec-number&gt;564&lt;/rec-number&gt;&lt;foreign-keys&gt;&lt;key app="EN" db-id="xasfasvsap0aajez0tkv52z5zzd590e9derz" timestamp="1519333727"&gt;564&lt;/key&gt;&lt;/foreign-keys&gt;&lt;ref-type name="Journal Article"&gt;17&lt;/ref-type&gt;&lt;contributors&gt;&lt;authors&gt;&lt;author&gt;McClatchie, S.&lt;/author&gt;&lt;author&gt;Field, J.C.&lt;/author&gt;&lt;author&gt;Thompson, A.R.&lt;/author&gt;&lt;author&gt;Gerrodette, T.&lt;/author&gt;&lt;author&gt;Lowry, M.&lt;/author&gt;&lt;author&gt;Fiedler, P.C.&lt;/author&gt;&lt;author&gt;Watson, W.&lt;/author&gt;&lt;author&gt;Nieto, K.M.&lt;/author&gt;&lt;author&gt;Vetter, R.D.&lt;/author&gt;&lt;/authors&gt;&lt;/contributors&gt;&lt;titles&gt;&lt;title&gt;Food limitation of sea lion pups and the decline of forage off central and southern California&lt;/title&gt;&lt;secondary-title&gt;Royal Society Open Science&lt;/secondary-title&gt;&lt;/titles&gt;&lt;periodical&gt;&lt;full-title&gt;Royal Society Open Science&lt;/full-title&gt;&lt;/periodical&gt;&lt;pages&gt;150628&lt;/pages&gt;&lt;volume&gt;3&lt;/volume&gt;&lt;dates&gt;&lt;year&gt;2016&lt;/year&gt;&lt;/dates&gt;&lt;urls&gt;&lt;/urls&gt;&lt;/record&gt;&lt;/Cite&gt;&lt;/EndNote&gt;</w:instrText>
      </w:r>
      <w:r w:rsidR="005F7158">
        <w:fldChar w:fldCharType="separate"/>
      </w:r>
      <w:r w:rsidR="005F7158">
        <w:rPr>
          <w:noProof/>
        </w:rPr>
        <w:t>(McClatchie et al. 2016a)</w:t>
      </w:r>
      <w:r w:rsidR="005F7158">
        <w:fldChar w:fldCharType="end"/>
      </w:r>
      <w:r w:rsidR="005F7158">
        <w:t xml:space="preserve">, fed copiously on anchovy beginning in 2015 and had much enhanced pup condition from 2015-2018 </w:t>
      </w:r>
      <w:r w:rsidR="005F7158">
        <w:fldChar w:fldCharType="begin"/>
      </w:r>
      <w:r w:rsidR="005F7158">
        <w:instrText xml:space="preserve"> ADDIN EN.CITE &lt;EndNote&gt;&lt;Cite&gt;&lt;Author&gt;Thompson&lt;/Author&gt;&lt;Year&gt;2019&lt;/Year&gt;&lt;RecNum&gt;655&lt;/RecNum&gt;&lt;DisplayText&gt;(Thompson et al. 2019b)&lt;/DisplayText&gt;&lt;record&gt;&lt;rec-number&gt;655&lt;/rec-number&gt;&lt;foreign-keys&gt;&lt;key app="EN" db-id="xasfasvsap0aajez0tkv52z5zzd590e9derz" timestamp="1591128045"&gt;655&lt;/key&gt;&lt;/foreign-keys&gt;&lt;ref-type name="Journal Article"&gt;17&lt;/ref-type&gt;&lt;contributors&gt;&lt;authors&gt;&lt;author&gt;Thompson, A.R. &lt;/author&gt;&lt;author&gt;Schroeder, I.D. &lt;/author&gt;&lt;author&gt;Bograd, S.J. &lt;/author&gt;&lt;author&gt;Hazen, E.L. &lt;/author&gt;&lt;author&gt;Jacox, M.G.&lt;/author&gt;&lt;author&gt;Leising, A.L. &lt;/author&gt;&lt;author&gt;Wells, B.K. &lt;/author&gt;&lt;author&gt;Largier, J. L.&lt;/author&gt;&lt;author&gt;Fisher, J.L. &lt;/author&gt;&lt;author&gt;Jacobson, K.&lt;/author&gt;&lt;author&gt;Zeman, S.&lt;/author&gt;&lt;author&gt;Bjorkstedt, E.P. &lt;/author&gt;&lt;author&gt;Robertson, R.R. &lt;/author&gt;&lt;author&gt;Kahru, M .&lt;/author&gt;&lt;author&gt;Georicke, R.&lt;/author&gt;&lt;author&gt;Peabody, C.E. &lt;/author&gt;&lt;author&gt;Baumgartner, R.R. &lt;/author&gt;&lt;author&gt;Lavaniegos,  B.E. &lt;/author&gt;&lt;author&gt;Miranda, L.E. &lt;/author&gt;&lt;author&gt;Gomez-Ocampo, E. &lt;/author&gt;&lt;author&gt;Gomez-Valdez, J.&lt;/author&gt;&lt;author&gt;Auth, T.R. &lt;/author&gt;&lt;author&gt;Daly, E.A. &lt;/author&gt;&lt;author&gt;Morgan, C.A. &lt;/author&gt;&lt;author&gt;Burke, B.J.  &lt;/author&gt;&lt;author&gt;Field, J.C. &lt;/author&gt;&lt;author&gt;Sakuma, K.M. &lt;/author&gt;&lt;author&gt;Weber, E.D. &lt;/author&gt;&lt;author&gt;Watson, W. &lt;/author&gt;&lt;author&gt;Porquez, J.M. &lt;/author&gt;&lt;author&gt;Dolliver, J.&lt;/author&gt;&lt;author&gt;Lyons, D.&lt;/author&gt;&lt;author&gt;Orben, R.A. &lt;/author&gt;&lt;author&gt;Zamon, J.E. &lt;/author&gt;&lt;author&gt;Warzybok, P.&lt;/author&gt;&lt;author&gt;Jahncke, J. &lt;/author&gt;&lt;author&gt;Santora, J.A. &lt;/author&gt;&lt;author&gt;Thompson, S.A. &lt;/author&gt;&lt;author&gt;Hoover, B. &lt;/author&gt;&lt;author&gt;Sydeman, W. J. &lt;/author&gt;&lt;author&gt;Melin, S.R.&lt;/author&gt;&lt;/authors&gt;&lt;/contributors&gt;&lt;titles&gt;&lt;title&gt;State of the California Current 2018-19: a novel anchovy regime and a new marine heatwave?&lt;/title&gt;&lt;secondary-title&gt;CalCOFI Reports&lt;/secondary-title&gt;&lt;/titles&gt;&lt;periodical&gt;&lt;full-title&gt;CalCOFI Reports&lt;/full-title&gt;&lt;/periodical&gt;&lt;pages&gt;1-65&lt;/pages&gt;&lt;volume&gt;60&lt;/volume&gt;&lt;dates&gt;&lt;year&gt;2019&lt;/year&gt;&lt;/dates&gt;&lt;urls&gt;&lt;/urls&gt;&lt;/record&gt;&lt;/Cite&gt;&lt;/EndNote&gt;</w:instrText>
      </w:r>
      <w:r w:rsidR="005F7158">
        <w:fldChar w:fldCharType="separate"/>
      </w:r>
      <w:r w:rsidR="005F7158">
        <w:rPr>
          <w:noProof/>
        </w:rPr>
        <w:t>(Thompson et al. 2019b)</w:t>
      </w:r>
      <w:r w:rsidR="005F7158">
        <w:fldChar w:fldCharType="end"/>
      </w:r>
      <w:r w:rsidR="005F7158">
        <w:t xml:space="preserve">.  </w:t>
      </w:r>
      <w:r w:rsidR="00242CA4">
        <w:t>Another marine mammal, humpback whales (</w:t>
      </w:r>
      <w:proofErr w:type="spellStart"/>
      <w:r w:rsidR="00242CA4" w:rsidRPr="00242CA4">
        <w:rPr>
          <w:i/>
        </w:rPr>
        <w:t>Megaptera</w:t>
      </w:r>
      <w:proofErr w:type="spellEnd"/>
      <w:r w:rsidR="00242CA4" w:rsidRPr="00242CA4">
        <w:rPr>
          <w:i/>
        </w:rPr>
        <w:t xml:space="preserve"> </w:t>
      </w:r>
      <w:proofErr w:type="spellStart"/>
      <w:r w:rsidR="00242CA4" w:rsidRPr="00242CA4">
        <w:rPr>
          <w:i/>
        </w:rPr>
        <w:t>novaeangliae</w:t>
      </w:r>
      <w:proofErr w:type="spellEnd"/>
      <w:r w:rsidR="00242CA4">
        <w:t>)</w:t>
      </w:r>
      <w:r w:rsidR="000D1EEC">
        <w:t>,</w:t>
      </w:r>
      <w:r w:rsidR="00242CA4">
        <w:t xml:space="preserve"> were closer to shore than usual, likely to feed on anchovy </w:t>
      </w:r>
      <w:r w:rsidR="00242CA4">
        <w:fldChar w:fldCharType="begin"/>
      </w:r>
      <w:r w:rsidR="00242CA4">
        <w:instrText xml:space="preserve"> ADDIN EN.CITE &lt;EndNote&gt;&lt;Cite&gt;&lt;Author&gt;Santora&lt;/Author&gt;&lt;Year&gt;2020&lt;/Year&gt;&lt;RecNum&gt;599&lt;/RecNum&gt;&lt;DisplayText&gt;(Santora et al. 2020)&lt;/DisplayText&gt;&lt;record&gt;&lt;rec-number&gt;599&lt;/rec-number&gt;&lt;foreign-keys&gt;&lt;key app="EN" db-id="xasfasvsap0aajez0tkv52z5zzd590e9derz" timestamp="1590525622"&gt;599&lt;/key&gt;&lt;/foreign-keys&gt;&lt;ref-type name="Journal Article"&gt;17&lt;/ref-type&gt;&lt;contributors&gt;&lt;authors&gt;&lt;author&gt;Santora, J. A.&lt;/author&gt;&lt;author&gt;Mantua, N. J.&lt;/author&gt;&lt;author&gt;Schroeder, I. D.&lt;/author&gt;&lt;author&gt;Field, J. C.&lt;/author&gt;&lt;author&gt;Hazen, E. L.&lt;/author&gt;&lt;author&gt;Bograd, S. J.&lt;/author&gt;&lt;author&gt;Sydeman, W. J.&lt;/author&gt;&lt;author&gt;Wells, B. K.&lt;/author&gt;&lt;author&gt;Calambokidis, J.&lt;/author&gt;&lt;author&gt;Saez, L.&lt;/author&gt;&lt;author&gt;Lawson, D.&lt;/author&gt;&lt;author&gt;Forney, K. A.&lt;/author&gt;&lt;/authors&gt;&lt;/contributors&gt;&lt;titles&gt;&lt;title&gt;Habitat compression and ecosystem shifts as potential links between marine heatwave and record whale entanglements&lt;/title&gt;&lt;secondary-title&gt;Nature Communications&lt;/secondary-title&gt;&lt;/titles&gt;&lt;periodical&gt;&lt;full-title&gt;Nature Communications&lt;/full-title&gt;&lt;/periodical&gt;&lt;volume&gt;11&lt;/volume&gt;&lt;number&gt;1&lt;/number&gt;&lt;dates&gt;&lt;year&gt;2020&lt;/year&gt;&lt;pub-dates&gt;&lt;date&gt;Jan&lt;/date&gt;&lt;/pub-dates&gt;&lt;/dates&gt;&lt;isbn&gt;2041-1723&lt;/isbn&gt;&lt;accession-num&gt;WOS:000512539500006&lt;/accession-num&gt;&lt;urls&gt;&lt;related-urls&gt;&lt;url&gt;&amp;lt;Go to ISI&amp;gt;://WOS:000512539500006&lt;/url&gt;&lt;/related-urls&gt;&lt;/urls&gt;&lt;custom7&gt;536&lt;/custom7&gt;&lt;electronic-resource-num&gt;10.1038/s41467-019-14215-w&lt;/electronic-resource-num&gt;&lt;/record&gt;&lt;/Cite&gt;&lt;/EndNote&gt;</w:instrText>
      </w:r>
      <w:r w:rsidR="00242CA4">
        <w:fldChar w:fldCharType="separate"/>
      </w:r>
      <w:r w:rsidR="00242CA4">
        <w:rPr>
          <w:noProof/>
        </w:rPr>
        <w:t>(Santora et al. 2020)</w:t>
      </w:r>
      <w:r w:rsidR="00242CA4">
        <w:fldChar w:fldCharType="end"/>
      </w:r>
      <w:r w:rsidR="00242CA4">
        <w:t>.  Unfortunately, this caused some whales to become entangled in the gear of Dungeness crab (</w:t>
      </w:r>
      <w:proofErr w:type="spellStart"/>
      <w:r w:rsidR="00242CA4" w:rsidRPr="00242CA4">
        <w:rPr>
          <w:i/>
        </w:rPr>
        <w:t>Metacarcinus</w:t>
      </w:r>
      <w:proofErr w:type="spellEnd"/>
      <w:r w:rsidR="00242CA4" w:rsidRPr="00242CA4">
        <w:rPr>
          <w:i/>
        </w:rPr>
        <w:t xml:space="preserve"> magister</w:t>
      </w:r>
      <w:r w:rsidR="00242CA4">
        <w:t>) fishers</w:t>
      </w:r>
      <w:r w:rsidR="00F87744">
        <w:t>,</w:t>
      </w:r>
      <w:r w:rsidR="00242CA4">
        <w:t xml:space="preserve"> which resulted in whale mortality and intermittent closure</w:t>
      </w:r>
      <w:r w:rsidR="000D1EEC">
        <w:t>s</w:t>
      </w:r>
      <w:r w:rsidR="00242CA4">
        <w:t xml:space="preserve"> of</w:t>
      </w:r>
      <w:r w:rsidR="000D1EEC">
        <w:t xml:space="preserve"> the</w:t>
      </w:r>
      <w:r w:rsidR="00242CA4">
        <w:t xml:space="preserve"> fishery</w:t>
      </w:r>
      <w:r w:rsidR="00F87744">
        <w:t xml:space="preserve"> </w:t>
      </w:r>
      <w:r w:rsidR="00F87744">
        <w:fldChar w:fldCharType="begin"/>
      </w:r>
      <w:r w:rsidR="00F87744">
        <w:instrText xml:space="preserve"> ADDIN EN.CITE &lt;EndNote&gt;&lt;Cite&gt;&lt;Author&gt;Santora&lt;/Author&gt;&lt;Year&gt;2020&lt;/Year&gt;&lt;RecNum&gt;599&lt;/RecNum&gt;&lt;DisplayText&gt;(Santora et al. 2020)&lt;/DisplayText&gt;&lt;record&gt;&lt;rec-number&gt;599&lt;/rec-number&gt;&lt;foreign-keys&gt;&lt;key app="EN" db-id="xasfasvsap0aajez0tkv52z5zzd590e9derz" timestamp="1590525622"&gt;599&lt;/key&gt;&lt;/foreign-keys&gt;&lt;ref-type name="Journal Article"&gt;17&lt;/ref-type&gt;&lt;contributors&gt;&lt;authors&gt;&lt;author&gt;Santora, J. A.&lt;/author&gt;&lt;author&gt;Mantua, N. J.&lt;/author&gt;&lt;author&gt;Schroeder, I. D.&lt;/author&gt;&lt;author&gt;Field, J. C.&lt;/author&gt;&lt;author&gt;Hazen, E. L.&lt;/author&gt;&lt;author&gt;Bograd, S. J.&lt;/author&gt;&lt;author&gt;Sydeman, W. J.&lt;/author&gt;&lt;author&gt;Wells, B. K.&lt;/author&gt;&lt;author&gt;Calambokidis, J.&lt;/author&gt;&lt;author&gt;Saez, L.&lt;/author&gt;&lt;author&gt;Lawson, D.&lt;/author&gt;&lt;author&gt;Forney, K. A.&lt;/author&gt;&lt;/authors&gt;&lt;/contributors&gt;&lt;titles&gt;&lt;title&gt;Habitat compression and ecosystem shifts as potential links between marine heatwave and record whale entanglements&lt;/title&gt;&lt;secondary-title&gt;Nature Communications&lt;/secondary-title&gt;&lt;/titles&gt;&lt;periodical&gt;&lt;full-title&gt;Nature Communications&lt;/full-title&gt;&lt;/periodical&gt;&lt;volume&gt;11&lt;/volume&gt;&lt;number&gt;1&lt;/number&gt;&lt;dates&gt;&lt;year&gt;2020&lt;/year&gt;&lt;pub-dates&gt;&lt;date&gt;Jan&lt;/date&gt;&lt;/pub-dates&gt;&lt;/dates&gt;&lt;isbn&gt;2041-1723&lt;/isbn&gt;&lt;accession-num&gt;WOS:000512539500006&lt;/accession-num&gt;&lt;urls&gt;&lt;related-urls&gt;&lt;url&gt;&amp;lt;Go to ISI&amp;gt;://WOS:000512539500006&lt;/url&gt;&lt;/related-urls&gt;&lt;/urls&gt;&lt;custom7&gt;536&lt;/custom7&gt;&lt;electronic-resource-num&gt;10.1038/s41467-019-14215-w&lt;/electronic-resource-num&gt;&lt;/record&gt;&lt;/Cite&gt;&lt;/EndNote&gt;</w:instrText>
      </w:r>
      <w:r w:rsidR="00F87744">
        <w:fldChar w:fldCharType="separate"/>
      </w:r>
      <w:r w:rsidR="00F87744">
        <w:rPr>
          <w:noProof/>
        </w:rPr>
        <w:t>(Santora et al. 2020)</w:t>
      </w:r>
      <w:r w:rsidR="00F87744">
        <w:fldChar w:fldCharType="end"/>
      </w:r>
      <w:r w:rsidR="00242CA4">
        <w:t xml:space="preserve">.  </w:t>
      </w:r>
      <w:r w:rsidR="00D21700">
        <w:t>Catch of Pacific Bluefin tuna (</w:t>
      </w:r>
      <w:proofErr w:type="spellStart"/>
      <w:r w:rsidR="00D21700" w:rsidRPr="00D21700">
        <w:rPr>
          <w:i/>
        </w:rPr>
        <w:t>Thunnus</w:t>
      </w:r>
      <w:proofErr w:type="spellEnd"/>
      <w:r w:rsidR="00D21700" w:rsidRPr="00D21700">
        <w:rPr>
          <w:i/>
        </w:rPr>
        <w:t xml:space="preserve"> </w:t>
      </w:r>
      <w:proofErr w:type="spellStart"/>
      <w:r w:rsidR="00D21700" w:rsidRPr="00D21700">
        <w:rPr>
          <w:i/>
        </w:rPr>
        <w:t>orientalis</w:t>
      </w:r>
      <w:proofErr w:type="spellEnd"/>
      <w:r w:rsidR="00D21700">
        <w:t xml:space="preserve">) by the commercial passenger fleet off California was very high during the MHW as tuna associated with warm water and foraged on anchovy </w:t>
      </w:r>
      <w:r w:rsidR="00D21700">
        <w:fldChar w:fldCharType="begin"/>
      </w:r>
      <w:r w:rsidR="00D21700">
        <w:instrText xml:space="preserve"> ADDIN EN.CITE &lt;EndNote&gt;&lt;Cite&gt;&lt;Author&gt;Runcie&lt;/Author&gt;&lt;Year&gt;2019&lt;/Year&gt;&lt;RecNum&gt;616&lt;/RecNum&gt;&lt;DisplayText&gt;(Runcie et al. 2019)&lt;/DisplayText&gt;&lt;record&gt;&lt;rec-number&gt;616&lt;/rec-number&gt;&lt;foreign-keys&gt;&lt;key app="EN" db-id="xasfasvsap0aajez0tkv52z5zzd590e9derz" timestamp="1590525634"&gt;616&lt;/key&gt;&lt;/foreign-keys&gt;&lt;ref-type name="Journal Article"&gt;17&lt;/ref-type&gt;&lt;contributors&gt;&lt;authors&gt;&lt;author&gt;Runcie, R. M.&lt;/author&gt;&lt;author&gt;Muhling, B.&lt;/author&gt;&lt;author&gt;Hazen, E. L.&lt;/author&gt;&lt;author&gt;Bograd, S. J.&lt;/author&gt;&lt;author&gt;Garfield, T.&lt;/author&gt;&lt;author&gt;DiNardo, G.&lt;/author&gt;&lt;/authors&gt;&lt;/contributors&gt;&lt;titles&gt;&lt;title&gt;Environmental associations of Pacific bluefin tuna (Thunnus orientalis) catch in the California Current system&lt;/title&gt;&lt;secondary-title&gt;Fisheries Oceanography&lt;/secondary-title&gt;&lt;/titles&gt;&lt;periodical&gt;&lt;full-title&gt;Fisheries Oceanography&lt;/full-title&gt;&lt;/periodical&gt;&lt;pages&gt;372-388&lt;/pages&gt;&lt;volume&gt;28&lt;/volume&gt;&lt;number&gt;4&lt;/number&gt;&lt;dates&gt;&lt;year&gt;2019&lt;/year&gt;&lt;pub-dates&gt;&lt;date&gt;Jul&lt;/date&gt;&lt;/pub-dates&gt;&lt;/dates&gt;&lt;isbn&gt;1054-6006&lt;/isbn&gt;&lt;accession-num&gt;WOS:000471812800002&lt;/accession-num&gt;&lt;urls&gt;&lt;related-urls&gt;&lt;url&gt;&amp;lt;Go to ISI&amp;gt;://WOS:000471812800002&lt;/url&gt;&lt;/related-urls&gt;&lt;/urls&gt;&lt;electronic-resource-num&gt;10.1111/fog.12418&lt;/electronic-resource-num&gt;&lt;/record&gt;&lt;/Cite&gt;&lt;/EndNote&gt;</w:instrText>
      </w:r>
      <w:r w:rsidR="00D21700">
        <w:fldChar w:fldCharType="separate"/>
      </w:r>
      <w:r w:rsidR="00D21700">
        <w:rPr>
          <w:noProof/>
        </w:rPr>
        <w:t>(Runcie et al. 2019)</w:t>
      </w:r>
      <w:r w:rsidR="00D21700">
        <w:fldChar w:fldCharType="end"/>
      </w:r>
      <w:r w:rsidR="00D21700">
        <w:t>.  Seabird population dynamics differed during and after the MHW depending on prey needs.  On the one hand, Brandt’s cormorant (</w:t>
      </w:r>
      <w:proofErr w:type="spellStart"/>
      <w:r w:rsidR="00D21700" w:rsidRPr="00D21700">
        <w:rPr>
          <w:i/>
        </w:rPr>
        <w:t>Phalacrocorax</w:t>
      </w:r>
      <w:proofErr w:type="spellEnd"/>
      <w:r w:rsidR="00D21700" w:rsidRPr="00D21700">
        <w:rPr>
          <w:i/>
        </w:rPr>
        <w:t xml:space="preserve"> </w:t>
      </w:r>
      <w:proofErr w:type="spellStart"/>
      <w:r w:rsidR="00D21700" w:rsidRPr="00D21700">
        <w:rPr>
          <w:i/>
        </w:rPr>
        <w:t>penicillatus</w:t>
      </w:r>
      <w:proofErr w:type="spellEnd"/>
      <w:r w:rsidR="00D21700">
        <w:t xml:space="preserve">), which are capable of feeding on anchovy and provide regurgitate to nourish chicks had relative high production during and after the MHW </w:t>
      </w:r>
      <w:r w:rsidR="00242CA4">
        <w:fldChar w:fldCharType="begin"/>
      </w:r>
      <w:r w:rsidR="00242CA4">
        <w:instrText xml:space="preserve"> ADDIN EN.CITE &lt;EndNote&gt;&lt;Cite&gt;&lt;Author&gt;Thompson&lt;/Author&gt;&lt;Year&gt;2019&lt;/Year&gt;&lt;RecNum&gt;655&lt;/RecNum&gt;&lt;DisplayText&gt;(Thompson et al. 2019b)&lt;/DisplayText&gt;&lt;record&gt;&lt;rec-number&gt;655&lt;/rec-number&gt;&lt;foreign-keys&gt;&lt;key app="EN" db-id="xasfasvsap0aajez0tkv52z5zzd590e9derz" timestamp="1591128045"&gt;655&lt;/key&gt;&lt;/foreign-keys&gt;&lt;ref-type name="Journal Article"&gt;17&lt;/ref-type&gt;&lt;contributors&gt;&lt;authors&gt;&lt;author&gt;Thompson, A.R. &lt;/author&gt;&lt;author&gt;Schroeder, I.D. &lt;/author&gt;&lt;author&gt;Bograd, S.J. &lt;/author&gt;&lt;author&gt;Hazen, E.L. &lt;/author&gt;&lt;author&gt;Jacox, M.G.&lt;/author&gt;&lt;author&gt;Leising, A.L. &lt;/author&gt;&lt;author&gt;Wells, B.K. &lt;/author&gt;&lt;author&gt;Largier, J. L.&lt;/author&gt;&lt;author&gt;Fisher, J.L. &lt;/author&gt;&lt;author&gt;Jacobson, K.&lt;/author&gt;&lt;author&gt;Zeman, S.&lt;/author&gt;&lt;author&gt;Bjorkstedt, E.P. &lt;/author&gt;&lt;author&gt;Robertson, R.R. &lt;/author&gt;&lt;author&gt;Kahru, M .&lt;/author&gt;&lt;author&gt;Georicke, R.&lt;/author&gt;&lt;author&gt;Peabody, C.E. &lt;/author&gt;&lt;author&gt;Baumgartner, R.R. &lt;/author&gt;&lt;author&gt;Lavaniegos,  B.E. &lt;/author&gt;&lt;author&gt;Miranda, L.E. &lt;/author&gt;&lt;author&gt;Gomez-Ocampo, E. &lt;/author&gt;&lt;author&gt;Gomez-Valdez, J.&lt;/author&gt;&lt;author&gt;Auth, T.R. &lt;/author&gt;&lt;author&gt;Daly, E.A. &lt;/author&gt;&lt;author&gt;Morgan, C.A. &lt;/author&gt;&lt;author&gt;Burke, B.J.  &lt;/author&gt;&lt;author&gt;Field, J.C. &lt;/author&gt;&lt;author&gt;Sakuma, K.M. &lt;/author&gt;&lt;author&gt;Weber, E.D. &lt;/author&gt;&lt;author&gt;Watson, W. &lt;/author&gt;&lt;author&gt;Porquez, J.M. &lt;/author&gt;&lt;author&gt;Dolliver, J.&lt;/author&gt;&lt;author&gt;Lyons, D.&lt;/author&gt;&lt;author&gt;Orben, R.A. &lt;/author&gt;&lt;author&gt;Zamon, J.E. &lt;/author&gt;&lt;author&gt;Warzybok, P.&lt;/author&gt;&lt;author&gt;Jahncke, J. &lt;/author&gt;&lt;author&gt;Santora, J.A. &lt;/author&gt;&lt;author&gt;Thompson, S.A. &lt;/author&gt;&lt;author&gt;Hoover, B. &lt;/author&gt;&lt;author&gt;Sydeman, W. J. &lt;/author&gt;&lt;author&gt;Melin, S.R.&lt;/author&gt;&lt;/authors&gt;&lt;/contributors&gt;&lt;titles&gt;&lt;title&gt;State of the California Current 2018-19: a novel anchovy regime and a new marine heatwave?&lt;/title&gt;&lt;secondary-title&gt;CalCOFI Reports&lt;/secondary-title&gt;&lt;/titles&gt;&lt;periodical&gt;&lt;full-title&gt;CalCOFI Reports&lt;/full-title&gt;&lt;/periodical&gt;&lt;pages&gt;1-65&lt;/pages&gt;&lt;volume&gt;60&lt;/volume&gt;&lt;dates&gt;&lt;year&gt;2019&lt;/year&gt;&lt;/dates&gt;&lt;urls&gt;&lt;/urls&gt;&lt;/record&gt;&lt;/Cite&gt;&lt;/EndNote&gt;</w:instrText>
      </w:r>
      <w:r w:rsidR="00242CA4">
        <w:fldChar w:fldCharType="separate"/>
      </w:r>
      <w:r w:rsidR="00242CA4">
        <w:rPr>
          <w:noProof/>
        </w:rPr>
        <w:t>(Thompson et al. 2019b)</w:t>
      </w:r>
      <w:r w:rsidR="00242CA4">
        <w:fldChar w:fldCharType="end"/>
      </w:r>
      <w:r w:rsidR="00242CA4">
        <w:t>.  On the other hand, Cassin</w:t>
      </w:r>
      <w:r w:rsidR="00F87744">
        <w:t>’</w:t>
      </w:r>
      <w:r w:rsidR="00242CA4">
        <w:t>s auklet (</w:t>
      </w:r>
      <w:proofErr w:type="spellStart"/>
      <w:r w:rsidR="00242CA4" w:rsidRPr="00242CA4">
        <w:rPr>
          <w:i/>
        </w:rPr>
        <w:t>Ptychoramphus</w:t>
      </w:r>
      <w:proofErr w:type="spellEnd"/>
      <w:r w:rsidR="00242CA4" w:rsidRPr="00242CA4">
        <w:rPr>
          <w:i/>
        </w:rPr>
        <w:t xml:space="preserve"> </w:t>
      </w:r>
      <w:proofErr w:type="spellStart"/>
      <w:r w:rsidR="00242CA4" w:rsidRPr="00242CA4">
        <w:rPr>
          <w:i/>
        </w:rPr>
        <w:t>aleuticus</w:t>
      </w:r>
      <w:proofErr w:type="spellEnd"/>
      <w:r w:rsidR="00242CA4">
        <w:t>) feed on smaller prey such as krill</w:t>
      </w:r>
      <w:r w:rsidR="00F87744">
        <w:t xml:space="preserve"> and</w:t>
      </w:r>
      <w:r w:rsidR="00242CA4">
        <w:t xml:space="preserve"> fared poorly during the MHW </w:t>
      </w:r>
      <w:r w:rsidR="00242CA4">
        <w:fldChar w:fldCharType="begin"/>
      </w:r>
      <w:r w:rsidR="00242CA4">
        <w:instrText xml:space="preserve"> ADDIN EN.CITE &lt;EndNote&gt;&lt;Cite&gt;&lt;Author&gt;Jones&lt;/Author&gt;&lt;Year&gt;2018&lt;/Year&gt;&lt;RecNum&gt;650&lt;/RecNum&gt;&lt;DisplayText&gt;(Jones et al. 2018)&lt;/DisplayText&gt;&lt;record&gt;&lt;rec-number&gt;650&lt;/rec-number&gt;&lt;foreign-keys&gt;&lt;key app="EN" db-id="xasfasvsap0aajez0tkv52z5zzd590e9derz" timestamp="1590528702"&gt;650&lt;/key&gt;&lt;/foreign-keys&gt;&lt;ref-type name="Journal Article"&gt;17&lt;/ref-type&gt;&lt;contributors&gt;&lt;authors&gt;&lt;author&gt;Jones, Timothy&lt;/author&gt;&lt;author&gt;Parrish, Julia K.&lt;/author&gt;&lt;author&gt;Peterson, William T.&lt;/author&gt;&lt;author&gt;Bjorkstedt, Eric P.&lt;/author&gt;&lt;author&gt;Bond, Nicholas A.&lt;/author&gt;&lt;author&gt;Ballance, Lisa T.&lt;/author&gt;&lt;author&gt;Bowes, Victoria&lt;/author&gt;&lt;author&gt;Hipfner, J. Mark&lt;/author&gt;&lt;author&gt;Burgess, Hillary K.&lt;/author&gt;&lt;author&gt;Dolliver, Jane E.&lt;/author&gt;&lt;author&gt;Lindquist, Kirsten&lt;/author&gt;&lt;author&gt;Lindsey, Jacqueline&lt;/author&gt;&lt;author&gt;Nevins, Hannahrose M.&lt;/author&gt;&lt;author&gt;Robertson, Roxanne R.&lt;/author&gt;&lt;author&gt;Roletto, Jan&lt;/author&gt;&lt;author&gt;Wilson, Laurie&lt;/author&gt;&lt;author&gt;Joyce, Trevor&lt;/author&gt;&lt;author&gt;Harvey, James&lt;/author&gt;&lt;/authors&gt;&lt;/contributors&gt;&lt;titles&gt;&lt;title&gt;Massive Mortality of a Planktivorous Seabird in Response to a Marine Heatwave&lt;/title&gt;&lt;secondary-title&gt;Geophysical Research Letters&lt;/secondary-title&gt;&lt;/titles&gt;&lt;periodical&gt;&lt;full-title&gt;Geophysical Research Letters&lt;/full-title&gt;&lt;/periodical&gt;&lt;pages&gt;3193-3202&lt;/pages&gt;&lt;volume&gt;45&lt;/volume&gt;&lt;number&gt;7&lt;/number&gt;&lt;dates&gt;&lt;year&gt;2018&lt;/year&gt;&lt;/dates&gt;&lt;isbn&gt;0094-8276&lt;/isbn&gt;&lt;urls&gt;&lt;related-urls&gt;&lt;url&gt;https://agupubs.onlinelibrary.wiley.com/doi/abs/10.1002/2017GL076164&lt;/url&gt;&lt;/related-urls&gt;&lt;/urls&gt;&lt;electronic-resource-num&gt;10.1002/2017gl076164&lt;/electronic-resource-num&gt;&lt;/record&gt;&lt;/Cite&gt;&lt;/EndNote&gt;</w:instrText>
      </w:r>
      <w:r w:rsidR="00242CA4">
        <w:fldChar w:fldCharType="separate"/>
      </w:r>
      <w:r w:rsidR="00242CA4">
        <w:rPr>
          <w:noProof/>
        </w:rPr>
        <w:t>(Jones et al. 2018)</w:t>
      </w:r>
      <w:r w:rsidR="00242CA4">
        <w:fldChar w:fldCharType="end"/>
      </w:r>
      <w:r w:rsidR="00F87744">
        <w:t>.</w:t>
      </w:r>
    </w:p>
    <w:p w:rsidR="004C2E1B" w:rsidRDefault="004C2E1B">
      <w:bookmarkStart w:id="0" w:name="_GoBack"/>
      <w:bookmarkEnd w:id="0"/>
    </w:p>
    <w:p w:rsidR="00F87744" w:rsidRPr="00F87744" w:rsidRDefault="004C2E1B" w:rsidP="00F87744">
      <w:pPr>
        <w:pStyle w:val="EndNoteBibliography"/>
        <w:spacing w:after="0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87744" w:rsidRPr="00F87744">
        <w:t>Auth, T. D., E. A. Daly, R. D. Brodeur, and J. L. Fisher. 2018. Phenological and distributional shifts in ichthyoplankton associated with recent warming in the northeast Pacific Ocean. Global Change Biology 24:259-272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Bates, S. S., K. A. Hubbard, N. Lundholm, M. Montresor, and C. P. Leaw. 2018. Pseudo-nitzschia, Nitzschia, and domoic acid: New research since 2011. Harmful Algae 79:3-43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Brodeur, R. D., T. D. Auth, and A. J. Phillips. 2019a. Major Shifts in Pelagic Micronekton and Macrozooplankton Community Structure in an Upwelling Ecosystem Related to an Unprecedented Marine Heatwave. Frontiers in Marine Science 6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Brodeur, R. D., M. E. Hunsicker, A. Hann, and T. W. Miller. 2019b. Effects of warming ocean conditions on feeding ecology of small pelagic fishes in a coastal upwelling ecosystem: a shift to gelatinous food sources. Marine Ecology Progress Series 617:149-163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Checkley Jr., D. M., R. G. Asch, and R. R. Rykaczewski. 2017. Climate, Anchovy, and Sardine. Annual Review of Marine Science 9:469-493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Gomez-Ocampo, E., G. Gaxiola-Castro, R. Burazo, and E. Beier. 2018. Effects of the 2013-2016 warm anomalies on the California Current phytoplankton. Deep-Sea Research Part Ii-Topical Studies in Oceanography 151:64-76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Holsman, K. K., A. C. Haynie, A. B. Hollowed, J. C. P. Reum, K. Aydin, A. J. Hermann, W. Cheng et al. 2020. Ecosystem-based fisheries management forestalls climate-driven collapse. Nature Communications 11:4579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Jacox, M. G., M. A. Alexander, S. J. Bograd, and J. D. Scott. 2020. Thermal displacement by marine heatwaves. Nature 584:82-86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Jacox, M. G., M. A. Alexander, N. J. Mantua, J. D. Scott, G. Hervieux, R. S. Webb, and F. E. Werner. 2018. Forcing of multiyear extreme ocean temperatures that impacted California Current living marine resources in 2016. Bulletin of the American Meteorological Society 99:S27-S33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Jones, T., J. K. Parrish, W. T. Peterson, E. P. Bjorkstedt, N. A. Bond, L. T. Ballance, V. Bowes et al. 2018. Massive Mortality of a Planktivorous Seabird in Response to a Marine Heatwave. Geophysical Research Letters 45:3193-3202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Karp, M. A., J. O. Peterson, P. D. Lynch, R. B. Griffis, C. F. Adams, W. S. Arnold, L. A. K. Barnett et al. 2019. Accounting for shifting distributions and changing productivity in the development of scientific advice for fishery management. ICES Journal of Marine Science 76:1305-1315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Lavaniegos, B. E., M. Jimenez-Herrera, and I. Ambriz-Arreola. 2019. Unusually low euphausiid biomass during the warm years of 2014-2016 in the transition zone of the California Current. Deep-Sea Research Part Ii-Topical Studies in Oceanography 169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Lilly, L. E., and M. D. Ohman. 2018. CCE IV: El Niño-related zooplankton variability in the southern California Current System. Deep Sea Research Part I: Oceanographic Research Papers 140:36-51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McClatchie, S., J. C. Field, A. R. Thompson, T. Gerrodette, M. Lowry, P. C. Fiedler, W. Watson et al. 2016a. Food limitation of sea lion pups and the decline of forage off central and southern California. Royal Society Open Science 3:150628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McClatchie, S., R. Goericke, A. L. Leising, T. D. Auth, E. Bjorkstedt, R. R. Robertson, R. D. Brodeur et al. 2016b. State of the California Current 2015–16: Comparisons with the 1997–98 El Niño. CalCOFI Reports 57:1-57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Morris, A. K., and J. R. Smith. 2020. First record and putative introduction of the subtropical brown alga Padina durvillei Bory (Phaeophyceae, Dictyotales) in southern California, USA. Bioinvasions Records 9:50-59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Nielsen, J. M., L. A. Rogers, R. D. Brodeur, A. R. Thompson, T. D. Auth, A. Deary, J. T. Duffy-Anderson et al. 2020. Responses of ichthyoplankton assemblages to the recent marine heatwave and previous climate fluctuations in several Northeast Pacific marine ecosystems. Global Change Biology in press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Peabody, C. E., A. R. Thompson, D. F. Sax, R. E. Morse, and C. T. Perretti. 2018. Decadal regime shifts in southern Californias ichthyoplankton assemblage. Marine Ecology Progress Series 607:71-83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Pena, M. A., N. Nemcek, and M. Robert. 2019. Phytoplankton responses to the 2014-2016 warming anomaly in the northeast subarctic Pacific Ocean. Limnology and Oceanography 64:515-525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Runcie, R. M., B. Muhling, E. L. Hazen, S. J. Bograd, T. Garfield, and G. DiNardo. 2019. Environmental associations of Pacific bluefin tuna (Thunnus orientalis) catch in the California Current system. Fisheries Oceanography 28:372-388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Sakuma, K. M., J. C. Field, N. J. Mantua, S. Ralston, B. B. Marinovich, and C. N. Carrion. 2016. Anomalous epipelagic micronekton assemblage patterns in the neritic waters of the california current in spring 2015 during a period of extreme ocean conditions. CalCOFI Reports 57:163-183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Santora, J. A., N. J. Mantua, I. D. Schroeder, J. C. Field, E. L. Hazen, S. J. Bograd, W. J. Sydeman et al. 2020. Habitat compression and ecosystem shifts as potential links between marine heatwave and record whale entanglements. Nature Communications 11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Schroeder, I. D., J. A. Santora, S. J. Bograd, E. L. Hazen, K. M. Sakuma, A. M. Moore, C. A. Edwards et al. 2018. Source water variability as a driver of rockfish recruitment in the California Current Ecosystem: implications for climate change and fisheries management. Canadian Journal of Fisheries and Aquatic Sciences 76:950-960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Thompson, A. R., N. Ben-Aderet, N. M. Bowlin, D. Kacev, R. Swalethorp, and W. Watson. 2021. Putting the great marine heat wave into perspective: the larval fish assemblages off southern California in 2014-2016 relative to the previous 65 years. Global Change Biology under review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Thompson, A. R., C. J. Harvey, W. J. Sydeman, C. Barceló, S. J. Bograd, R. D. Brodeur, J. Fiechter et al. 2019a. Indicators of pelagic forage community shifts in the California Current Large Marine Ecosystem, 1998–2016. Ecological Indicators 105:215-228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Thompson, A. R., I. D. Schroeder, S. J. Bograd, E. L. Hazen, M. G. Jacox, A. L. Leising, B. K. Wells et al. 2019b. State of the California Current 2018-19: a novel anchovy regime and a new marine heatwave? CalCOFI Reports 60:1-65.</w:t>
      </w:r>
    </w:p>
    <w:p w:rsidR="00F87744" w:rsidRPr="00F87744" w:rsidRDefault="00F87744" w:rsidP="00F87744">
      <w:pPr>
        <w:pStyle w:val="EndNoteBibliography"/>
        <w:spacing w:after="0"/>
        <w:ind w:left="720" w:hanging="720"/>
      </w:pPr>
      <w:r w:rsidRPr="00F87744">
        <w:t>Uribe-Prado, A. G., G. Aceves-Medina, R. J. Saldierna-Martinez, S. P. A. Jimenez-Rosemberg, R. Durazo, R. Aveda</w:t>
      </w:r>
      <w:r w:rsidRPr="00F87744">
        <w:rPr>
          <w:rFonts w:ascii="Symbol" w:hAnsi="Symbol"/>
        </w:rPr>
        <w:t>n</w:t>
      </w:r>
      <w:r w:rsidRPr="00F87744">
        <w:t xml:space="preserve">o-Ibarra, F. Muriel-Hoyos et al. 2021. Dynamics of fish larvae assemblages in the Southern California Current region off México during a period of strong warm-water anomalies. Fisheries Oceanography </w:t>
      </w:r>
      <w:r w:rsidRPr="00F87744">
        <w:rPr>
          <w:i/>
        </w:rPr>
        <w:t>under revision</w:t>
      </w:r>
      <w:r w:rsidRPr="00F87744">
        <w:t>.</w:t>
      </w:r>
    </w:p>
    <w:p w:rsidR="00F87744" w:rsidRPr="00F87744" w:rsidRDefault="00F87744" w:rsidP="00F87744">
      <w:pPr>
        <w:pStyle w:val="EndNoteBibliography"/>
        <w:ind w:left="720" w:hanging="720"/>
      </w:pPr>
      <w:r w:rsidRPr="00F87744">
        <w:t>Yang, B., S. R. Emerson, and M. A. Pena. 2018. The effect of the 2013-2016 high temperature anomaly in the subarctic Northeast Pacific (the "Blob") on net community production. Biogeosciences 15:6747-6759.</w:t>
      </w:r>
    </w:p>
    <w:p w:rsidR="00406FA1" w:rsidRPr="00FA7525" w:rsidRDefault="004C2E1B">
      <w:r>
        <w:fldChar w:fldCharType="end"/>
      </w:r>
    </w:p>
    <w:sectPr w:rsidR="00406FA1" w:rsidRPr="00FA7525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spelling="clean" w:grammar="clean"/>
  <w:defaultTabStop w:val="720"/>
  <w:characterSpacingControl w:val="doNotCompress"/>
  <w:savePreviewPicture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mer_Naturalist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xasfasvsap0aajez0tkv52z5zzd590e9derz&quot;&gt;endnote bibliography Copy-Saved-Converted&lt;record-ids&gt;&lt;item&gt;564&lt;/item&gt;&lt;item&gt;592&lt;/item&gt;&lt;item&gt;597&lt;/item&gt;&lt;item&gt;599&lt;/item&gt;&lt;item&gt;607&lt;/item&gt;&lt;item&gt;616&lt;/item&gt;&lt;item&gt;619&lt;/item&gt;&lt;item&gt;620&lt;/item&gt;&lt;item&gt;624&lt;/item&gt;&lt;item&gt;628&lt;/item&gt;&lt;item&gt;629&lt;/item&gt;&lt;item&gt;635&lt;/item&gt;&lt;item&gt;638&lt;/item&gt;&lt;item&gt;639&lt;/item&gt;&lt;item&gt;650&lt;/item&gt;&lt;item&gt;653&lt;/item&gt;&lt;item&gt;655&lt;/item&gt;&lt;item&gt;703&lt;/item&gt;&lt;item&gt;730&lt;/item&gt;&lt;item&gt;737&lt;/item&gt;&lt;item&gt;753&lt;/item&gt;&lt;item&gt;761&lt;/item&gt;&lt;item&gt;770&lt;/item&gt;&lt;item&gt;774&lt;/item&gt;&lt;item&gt;780&lt;/item&gt;&lt;item&gt;781&lt;/item&gt;&lt;item&gt;782&lt;/item&gt;&lt;item&gt;783&lt;/item&gt;&lt;/record-ids&gt;&lt;/item&gt;&lt;/Libraries&gt;"/>
  </w:docVars>
  <w:rsids>
    <w:rsidRoot w:val="00406FA1"/>
    <w:rsid w:val="000438B3"/>
    <w:rsid w:val="000D1EEC"/>
    <w:rsid w:val="000F0AAC"/>
    <w:rsid w:val="00192CEB"/>
    <w:rsid w:val="001931D7"/>
    <w:rsid w:val="00242CA4"/>
    <w:rsid w:val="002D3EDE"/>
    <w:rsid w:val="00385A73"/>
    <w:rsid w:val="00406FA1"/>
    <w:rsid w:val="004A034B"/>
    <w:rsid w:val="004B0462"/>
    <w:rsid w:val="004C2E1B"/>
    <w:rsid w:val="0054409A"/>
    <w:rsid w:val="005B683D"/>
    <w:rsid w:val="005F7158"/>
    <w:rsid w:val="00657E01"/>
    <w:rsid w:val="006C3ADE"/>
    <w:rsid w:val="007014A2"/>
    <w:rsid w:val="00750EF2"/>
    <w:rsid w:val="00841B18"/>
    <w:rsid w:val="00851F4C"/>
    <w:rsid w:val="00860B2D"/>
    <w:rsid w:val="00904070"/>
    <w:rsid w:val="00950B5F"/>
    <w:rsid w:val="009C2540"/>
    <w:rsid w:val="00A074A1"/>
    <w:rsid w:val="00AD4EE2"/>
    <w:rsid w:val="00AE09A4"/>
    <w:rsid w:val="00AE229C"/>
    <w:rsid w:val="00AE4031"/>
    <w:rsid w:val="00B50731"/>
    <w:rsid w:val="00B53176"/>
    <w:rsid w:val="00BB3507"/>
    <w:rsid w:val="00C7666C"/>
    <w:rsid w:val="00C90655"/>
    <w:rsid w:val="00D21700"/>
    <w:rsid w:val="00E11913"/>
    <w:rsid w:val="00E97FC4"/>
    <w:rsid w:val="00F87744"/>
    <w:rsid w:val="00FA7525"/>
    <w:rsid w:val="00FC7A1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037FEB7B"/>
  <w15:chartTrackingRefBased/>
  <w15:docId w15:val="{5171DCDD-80D2-4CE4-994F-12DC688D0F6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4C2E1B"/>
    <w:pPr>
      <w:spacing w:after="0"/>
      <w:jc w:val="center"/>
    </w:pPr>
    <w:rPr>
      <w:rFonts w:ascii="Calibri" w:hAnsi="Calibri" w:cs="Calibri"/>
      <w:noProof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4C2E1B"/>
    <w:rPr>
      <w:rFonts w:ascii="Calibri" w:hAnsi="Calibri" w:cs="Calibri"/>
      <w:noProof/>
    </w:rPr>
  </w:style>
  <w:style w:type="paragraph" w:customStyle="1" w:styleId="EndNoteBibliography">
    <w:name w:val="EndNote Bibliography"/>
    <w:basedOn w:val="Normal"/>
    <w:link w:val="EndNoteBibliographyChar"/>
    <w:rsid w:val="004C2E1B"/>
    <w:pPr>
      <w:spacing w:line="240" w:lineRule="auto"/>
    </w:pPr>
    <w:rPr>
      <w:rFonts w:ascii="Calibri" w:hAnsi="Calibri" w:cs="Calibri"/>
      <w:noProof/>
    </w:rPr>
  </w:style>
  <w:style w:type="character" w:customStyle="1" w:styleId="EndNoteBibliographyChar">
    <w:name w:val="EndNote Bibliography Char"/>
    <w:basedOn w:val="DefaultParagraphFont"/>
    <w:link w:val="EndNoteBibliography"/>
    <w:rsid w:val="004C2E1B"/>
    <w:rPr>
      <w:rFonts w:ascii="Calibri" w:hAnsi="Calibri" w:cs="Calibri"/>
      <w:noProof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0</TotalTime>
  <Pages>4</Pages>
  <Words>8216</Words>
  <Characters>46835</Characters>
  <Application>Microsoft Office Word</Application>
  <DocSecurity>0</DocSecurity>
  <Lines>390</Lines>
  <Paragraphs>10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494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ndrew Thompson</dc:creator>
  <cp:keywords/>
  <dc:description/>
  <cp:lastModifiedBy>Andrew Thompson</cp:lastModifiedBy>
  <cp:revision>2</cp:revision>
  <dcterms:created xsi:type="dcterms:W3CDTF">2020-10-26T19:38:00Z</dcterms:created>
  <dcterms:modified xsi:type="dcterms:W3CDTF">2020-10-26T19:38:00Z</dcterms:modified>
</cp:coreProperties>
</file>